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7441F" w:rsidRDefault="00F51D7E" w:rsidP="00612E2C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</w:t>
      </w:r>
      <w:proofErr w:type="spellStart"/>
      <w:r w:rsidRPr="006178DD">
        <w:t>Eidhammer</w:t>
      </w:r>
      <w:proofErr w:type="spellEnd"/>
      <w:r w:rsidRPr="006178DD">
        <w:t xml:space="preserve">, Kristian </w:t>
      </w:r>
      <w:proofErr w:type="spellStart"/>
      <w:r w:rsidRPr="006178DD">
        <w:t>Flikka</w:t>
      </w:r>
      <w:proofErr w:type="spellEnd"/>
      <w:r w:rsidRPr="006178DD">
        <w:t xml:space="preserve">, Lennart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</w:t>
      </w:r>
      <w:proofErr w:type="spellStart"/>
      <w:r w:rsidRPr="006178DD">
        <w:t>Eidhammer</w:t>
      </w:r>
      <w:proofErr w:type="spellEnd"/>
      <w:r w:rsidRPr="006178DD">
        <w:t xml:space="preserve">, </w:t>
      </w:r>
      <w:proofErr w:type="spellStart"/>
      <w:r w:rsidRPr="006178DD">
        <w:t>Harald</w:t>
      </w:r>
      <w:proofErr w:type="spellEnd"/>
      <w:r w:rsidRPr="006178DD">
        <w:t xml:space="preserve"> </w:t>
      </w:r>
      <w:proofErr w:type="spellStart"/>
      <w:r w:rsidRPr="006178DD">
        <w:t>Barsnes</w:t>
      </w:r>
      <w:proofErr w:type="spellEnd"/>
      <w:r w:rsidRPr="006178DD">
        <w:t xml:space="preserve">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>, Lennart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en-GB" w:eastAsia="en-GB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 xml:space="preserve">that </w:t>
      </w:r>
      <w:r w:rsidR="009605EA">
        <w:rPr>
          <w:lang w:val="en-GB"/>
        </w:rPr>
        <w:t xml:space="preserve">can </w:t>
      </w:r>
      <w:r w:rsidR="00841496">
        <w:rPr>
          <w:lang w:val="en-GB"/>
        </w:rPr>
        <w:t>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proofErr w:type="spellStart"/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proofErr w:type="spellEnd"/>
      <w:r w:rsidRPr="005F5FDA">
        <w:rPr>
          <w:lang w:val="en-GB"/>
        </w:rPr>
        <w:t xml:space="preserve"> as part of the </w:t>
      </w:r>
      <w:proofErr w:type="spellStart"/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" \o "Kessner, 2008 #14" </w:instrText>
      </w:r>
      <w:r w:rsidR="001F038A">
        <w:rPr>
          <w:b/>
          <w:lang w:val="en-GB"/>
        </w:rPr>
        <w:fldChar w:fldCharType="separate"/>
      </w:r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</w:r>
      <w:r w:rsidR="001F038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1</w:t>
      </w:r>
      <w:r w:rsidR="001F038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package (</w:t>
      </w:r>
      <w:hyperlink r:id="rId10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proofErr w:type="spellStart"/>
      <w:r w:rsidR="00CC2274" w:rsidRPr="00CC2274">
        <w:rPr>
          <w:b/>
          <w:lang w:val="en-GB"/>
        </w:rPr>
        <w:t>OpenMS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2" \o "Sturm, 2008 #2" </w:instrText>
      </w:r>
      <w:r w:rsidR="001F038A">
        <w:rPr>
          <w:b/>
          <w:lang w:val="en-GB"/>
        </w:rPr>
        <w:fldChar w:fldCharType="separate"/>
      </w:r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</w:r>
      <w:r w:rsidR="001F038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2</w:t>
      </w:r>
      <w:r w:rsidR="001F038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1F038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1F038A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3</w:t>
        </w:r>
        <w:r w:rsidR="001F038A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1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proofErr w:type="spellStart"/>
      <w:r w:rsidRPr="005F5FDA">
        <w:rPr>
          <w:b/>
          <w:lang w:val="en-GB"/>
        </w:rPr>
        <w:t>UniProt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1F038A">
        <w:rPr>
          <w:b/>
          <w:lang w:val="en-GB"/>
        </w:rPr>
        <w:fldChar w:fldCharType="separate"/>
      </w:r>
      <w:r w:rsidR="001F038A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1F038A">
        <w:rPr>
          <w:b/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1F038A">
        <w:rPr>
          <w:b/>
          <w:lang w:val="en-GB"/>
        </w:rPr>
      </w:r>
      <w:r w:rsidR="001F038A">
        <w:rPr>
          <w:b/>
          <w:lang w:val="en-GB"/>
        </w:rPr>
        <w:fldChar w:fldCharType="end"/>
      </w:r>
      <w:r w:rsidR="001F038A">
        <w:rPr>
          <w:b/>
          <w:lang w:val="en-GB"/>
        </w:rPr>
      </w:r>
      <w:r w:rsidR="001F038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4</w:t>
      </w:r>
      <w:r w:rsidR="001F038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</w:t>
      </w:r>
      <w:proofErr w:type="spellStart"/>
      <w:r w:rsidRPr="005F5FDA">
        <w:rPr>
          <w:b/>
          <w:lang w:val="en-GB"/>
        </w:rPr>
        <w:t>dbtoolkit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5" \o "Martens, 2005 #19" </w:instrText>
      </w:r>
      <w:r w:rsidR="001F038A">
        <w:rPr>
          <w:b/>
          <w:lang w:val="en-GB"/>
        </w:rPr>
        <w:fldChar w:fldCharType="separate"/>
      </w:r>
      <w:r w:rsidR="001F038A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1F038A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5</w:t>
      </w:r>
      <w:r w:rsidR="001F038A" w:rsidRPr="005F5FD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1F038A" w:rsidRPr="005F5FDA">
          <w:rPr>
            <w:b/>
            <w:lang w:val="en-GB"/>
          </w:rPr>
          <w:fldChar w:fldCharType="begin"/>
        </w:r>
        <w:r w:rsidR="001F038A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1F038A" w:rsidRPr="005F5FDA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6</w:t>
        </w:r>
        <w:r w:rsidR="001F038A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proofErr w:type="spellStart"/>
      <w:r w:rsidRPr="005F5FDA">
        <w:rPr>
          <w:b/>
          <w:lang w:val="en-GB"/>
        </w:rPr>
        <w:t>X!Tandem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7" \o "Craig, 2004 #46" </w:instrText>
      </w:r>
      <w:r w:rsidR="001F038A">
        <w:rPr>
          <w:b/>
          <w:lang w:val="en-GB"/>
        </w:rPr>
        <w:fldChar w:fldCharType="separate"/>
      </w:r>
      <w:r w:rsidR="001F038A" w:rsidRPr="005F5FD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1F038A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7</w:t>
      </w:r>
      <w:r w:rsidR="001F038A" w:rsidRPr="005F5FD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8" \o "Vaudel, 2011 #17" </w:instrText>
      </w:r>
      <w:r w:rsidR="001F038A">
        <w:rPr>
          <w:b/>
          <w:lang w:val="en-GB"/>
        </w:rPr>
        <w:fldChar w:fldCharType="separate"/>
      </w:r>
      <w:r w:rsidR="001F038A" w:rsidRPr="005F5FD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 </w:instrText>
      </w:r>
      <w:r w:rsidR="001F038A">
        <w:rPr>
          <w:b/>
          <w:lang w:val="en-GB"/>
        </w:rPr>
        <w:fldChar w:fldCharType="begin">
          <w:fldData xml:space="preserve">PEVuZE5vdGU+PENpdGU+PEF1dGhvcj5WYXVkZWw8L0F1dGhvcj48WWVhcj4yMDExPC9ZZWFyPjxS
ZWNOdW0+MTc8L1JlY051bT48RGlzcGxheVRleHQ+PHN0eWxlIGZhY2U9InN1cGVyc2NyaXB0Ij44
PC9zdHlsZT48L0Rpc3BsYXlUZXh0PjxyZWNvcmQ+PHJlYy1udW1iZXI+MTc8L3JlYy1udW1iZXI+
PGZvcmVpZ24ta2V5cz48a2V5IGFwcD0iRU4iIGRiLWlkPSJlcmVzdjIwcDZ6eHJ0ZmVlZXY1cHRl
ZHIwcDBhZGE5cjI5dHgiPjE3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YWx0LXRpdGxlPlByb3Rlb21pY3M8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</w:fldData>
        </w:fldChar>
      </w:r>
      <w:r w:rsidR="001F038A">
        <w:rPr>
          <w:b/>
          <w:lang w:val="en-GB"/>
        </w:rPr>
        <w:instrText xml:space="preserve"> ADDIN EN.CITE.DATA </w:instrText>
      </w:r>
      <w:r w:rsidR="001F038A">
        <w:rPr>
          <w:b/>
          <w:lang w:val="en-GB"/>
        </w:rPr>
      </w:r>
      <w:r w:rsidR="001F038A">
        <w:rPr>
          <w:b/>
          <w:lang w:val="en-GB"/>
        </w:rPr>
        <w:fldChar w:fldCharType="end"/>
      </w:r>
      <w:r w:rsidR="001F038A" w:rsidRPr="005F5FDA">
        <w:rPr>
          <w:b/>
          <w:lang w:val="en-GB"/>
        </w:rPr>
      </w:r>
      <w:r w:rsidR="001F038A" w:rsidRPr="005F5FDA">
        <w:rPr>
          <w:b/>
          <w:lang w:val="en-GB"/>
        </w:rPr>
        <w:fldChar w:fldCharType="separate"/>
      </w:r>
      <w:r w:rsidR="001F038A" w:rsidRPr="00CC2274">
        <w:rPr>
          <w:b/>
          <w:noProof/>
          <w:vertAlign w:val="superscript"/>
          <w:lang w:val="en-GB"/>
        </w:rPr>
        <w:t>8</w:t>
      </w:r>
      <w:r w:rsidR="001F038A" w:rsidRPr="005F5FDA">
        <w:rPr>
          <w:b/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4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proofErr w:type="spellStart"/>
      <w:r w:rsidR="008C7888">
        <w:rPr>
          <w:lang w:val="en-GB"/>
        </w:rPr>
        <w:t>analyze</w:t>
      </w:r>
      <w:proofErr w:type="spellEnd"/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proofErr w:type="spellStart"/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proofErr w:type="spellEnd"/>
      <w:r w:rsidR="000F7160" w:rsidRPr="005F5FDA">
        <w:rPr>
          <w:lang w:val="en-GB"/>
        </w:rPr>
        <w:t xml:space="preserve"> (</w:t>
      </w:r>
      <w:hyperlink r:id="rId15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proofErr w:type="spellStart"/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proofErr w:type="spellEnd"/>
      <w:r w:rsidRPr="005F5FDA">
        <w:rPr>
          <w:lang w:val="en-GB"/>
        </w:rPr>
        <w:t xml:space="preserve"> (</w:t>
      </w:r>
      <w:hyperlink r:id="rId16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proofErr w:type="spellStart"/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4" \o "Apweiler, 2004 #34" </w:instrText>
      </w:r>
      <w:r w:rsidR="001F038A">
        <w:rPr>
          <w:b/>
          <w:lang w:val="en-GB"/>
        </w:rPr>
        <w:fldChar w:fldCharType="separate"/>
      </w:r>
      <w:r w:rsidR="001F038A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 </w:instrText>
      </w:r>
      <w:r w:rsidR="001F038A">
        <w:rPr>
          <w:lang w:val="en-GB"/>
        </w:rPr>
        <w:fldChar w:fldCharType="begin">
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</w:fldChar>
      </w:r>
      <w:r w:rsidR="001F038A">
        <w:rPr>
          <w:lang w:val="en-GB"/>
        </w:rPr>
        <w:instrText xml:space="preserve"> ADDIN EN.CITE.DATA </w:instrText>
      </w:r>
      <w:r w:rsidR="001F038A">
        <w:rPr>
          <w:lang w:val="en-GB"/>
        </w:rPr>
      </w:r>
      <w:r w:rsidR="001F038A">
        <w:rPr>
          <w:lang w:val="en-GB"/>
        </w:rPr>
        <w:fldChar w:fldCharType="end"/>
      </w:r>
      <w:r w:rsidR="001F038A">
        <w:rPr>
          <w:lang w:val="en-GB"/>
        </w:rPr>
      </w:r>
      <w:r w:rsidR="001F038A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4</w:t>
      </w:r>
      <w:r w:rsidR="001F038A">
        <w:rPr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proofErr w:type="spellStart"/>
      <w:r w:rsidRPr="00B15527">
        <w:rPr>
          <w:b/>
          <w:lang w:val="en-GB"/>
        </w:rPr>
        <w:t>Reactome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9" \o "Haw, 2011 #139" </w:instrText>
      </w:r>
      <w:r w:rsidR="001F038A">
        <w:rPr>
          <w:b/>
          <w:lang w:val="en-GB"/>
        </w:rPr>
        <w:fldChar w:fldCharType="separate"/>
      </w:r>
      <w:r w:rsidR="001F038A">
        <w:rPr>
          <w:lang w:val="en-GB"/>
        </w:rPr>
        <w:fldChar w:fldCharType="begin"/>
      </w:r>
      <w:r w:rsidR="001F038A">
        <w:rPr>
          <w:lang w:val="en-GB"/>
        </w:rPr>
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</w:r>
      <w:r w:rsidR="001F038A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9</w:t>
      </w:r>
      <w:r w:rsidR="001F038A">
        <w:rPr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1F038A">
          <w:rPr>
            <w:lang w:val="en-GB"/>
          </w:rPr>
          <w:fldChar w:fldCharType="begin"/>
        </w:r>
        <w:r w:rsidR="001F038A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1F038A">
          <w:rPr>
            <w:lang w:val="en-GB"/>
          </w:rPr>
          <w:fldChar w:fldCharType="separate"/>
        </w:r>
        <w:r w:rsidR="001F038A" w:rsidRPr="00CC2274">
          <w:rPr>
            <w:noProof/>
            <w:vertAlign w:val="superscript"/>
            <w:lang w:val="en-GB"/>
          </w:rPr>
          <w:t>10</w:t>
        </w:r>
        <w:r w:rsidR="001F038A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proofErr w:type="spellStart"/>
      <w:r w:rsidRPr="00B15527">
        <w:rPr>
          <w:b/>
          <w:lang w:val="en-GB"/>
        </w:rPr>
        <w:t>Dasty</w:t>
      </w:r>
      <w:proofErr w:type="spellEnd"/>
      <w:r w:rsidR="001F038A">
        <w:rPr>
          <w:b/>
          <w:lang w:val="en-GB"/>
        </w:rPr>
        <w:fldChar w:fldCharType="begin"/>
      </w:r>
      <w:r w:rsidR="001F038A">
        <w:rPr>
          <w:b/>
          <w:lang w:val="en-GB"/>
        </w:rPr>
        <w:instrText xml:space="preserve"> HYPERLINK \l "_ENREF_11" \o "Jones, 2005 #81" </w:instrText>
      </w:r>
      <w:r w:rsidR="001F038A">
        <w:rPr>
          <w:b/>
          <w:lang w:val="en-GB"/>
        </w:rPr>
        <w:fldChar w:fldCharType="separate"/>
      </w:r>
      <w:r w:rsidR="001F038A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 </w:instrText>
      </w:r>
      <w:r w:rsidR="001F038A">
        <w:rPr>
          <w:lang w:val="en-GB"/>
        </w:rPr>
        <w:fldChar w:fldCharType="begin">
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</w:fldChar>
      </w:r>
      <w:r w:rsidR="001F038A">
        <w:rPr>
          <w:lang w:val="en-GB"/>
        </w:rPr>
        <w:instrText xml:space="preserve"> ADDIN EN.CITE.DATA </w:instrText>
      </w:r>
      <w:r w:rsidR="001F038A">
        <w:rPr>
          <w:lang w:val="en-GB"/>
        </w:rPr>
      </w:r>
      <w:r w:rsidR="001F038A">
        <w:rPr>
          <w:lang w:val="en-GB"/>
        </w:rPr>
        <w:fldChar w:fldCharType="end"/>
      </w:r>
      <w:r w:rsidR="001F038A">
        <w:rPr>
          <w:lang w:val="en-GB"/>
        </w:rPr>
      </w:r>
      <w:r w:rsidR="001F038A">
        <w:rPr>
          <w:lang w:val="en-GB"/>
        </w:rPr>
        <w:fldChar w:fldCharType="separate"/>
      </w:r>
      <w:r w:rsidR="001F038A" w:rsidRPr="00CC2274">
        <w:rPr>
          <w:noProof/>
          <w:vertAlign w:val="superscript"/>
          <w:lang w:val="en-GB"/>
        </w:rPr>
        <w:t>11</w:t>
      </w:r>
      <w:r w:rsidR="001F038A">
        <w:rPr>
          <w:lang w:val="en-GB"/>
        </w:rPr>
        <w:fldChar w:fldCharType="end"/>
      </w:r>
      <w:r w:rsidR="001F038A">
        <w:rPr>
          <w:b/>
          <w:lang w:val="en-GB"/>
        </w:rPr>
        <w:fldChar w:fldCharType="end"/>
      </w:r>
      <w:r w:rsidRPr="005F5FDA">
        <w:rPr>
          <w:lang w:val="en-GB"/>
        </w:rPr>
        <w:t xml:space="preserve"> (</w:t>
      </w:r>
      <w:hyperlink r:id="rId20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proofErr w:type="spellStart"/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proofErr w:type="spellEnd"/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proofErr w:type="spellStart"/>
      <w:r w:rsidR="00582BBE" w:rsidRPr="007A7453">
        <w:rPr>
          <w:b/>
          <w:lang w:val="en-GB"/>
        </w:rPr>
        <w:t>ProteomeXchange</w:t>
      </w:r>
      <w:proofErr w:type="spellEnd"/>
      <w:r w:rsidR="00582BBE">
        <w:rPr>
          <w:lang w:val="en-GB"/>
        </w:rPr>
        <w:t xml:space="preserve"> (</w:t>
      </w:r>
      <w:hyperlink r:id="rId21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18" w:history="1">
        <w:r w:rsidR="001F038A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 </w:instrText>
        </w:r>
        <w:r w:rsidR="001F038A">
          <w:rPr>
            <w:b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</w:fldChar>
        </w:r>
        <w:r w:rsidR="001F038A">
          <w:rPr>
            <w:b/>
            <w:lang w:val="en-GB"/>
          </w:rPr>
          <w:instrText xml:space="preserve"> ADDIN EN.CITE.DATA </w:instrText>
        </w:r>
        <w:r w:rsidR="001F038A">
          <w:rPr>
            <w:b/>
            <w:lang w:val="en-GB"/>
          </w:rPr>
        </w:r>
        <w:r w:rsidR="001F038A">
          <w:rPr>
            <w:b/>
            <w:lang w:val="en-GB"/>
          </w:rPr>
          <w:fldChar w:fldCharType="end"/>
        </w:r>
        <w:r w:rsidR="001F038A">
          <w:rPr>
            <w:b/>
            <w:lang w:val="en-GB"/>
          </w:rPr>
        </w:r>
        <w:r w:rsidR="001F038A">
          <w:rPr>
            <w:b/>
            <w:lang w:val="en-GB"/>
          </w:rPr>
          <w:fldChar w:fldCharType="separate"/>
        </w:r>
        <w:r w:rsidR="001F038A" w:rsidRPr="00CC2274">
          <w:rPr>
            <w:b/>
            <w:noProof/>
            <w:vertAlign w:val="superscript"/>
            <w:lang w:val="en-GB"/>
          </w:rPr>
          <w:t>12</w:t>
        </w:r>
        <w:r w:rsidR="001F038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2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E811AD" w:rsidP="00612E2C">
      <w:pPr>
        <w:jc w:val="both"/>
        <w:rPr>
          <w:lang w:val="en-GB"/>
        </w:rPr>
      </w:pPr>
      <w:r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A77A06" w:rsidRPr="00F802E3" w:rsidRDefault="00A77A06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A77A06" w:rsidRPr="00DB0591" w:rsidRDefault="00A77A06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3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 w:firstRow="1" w:lastRow="0" w:firstColumn="1" w:lastColumn="0" w:noHBand="0" w:noVBand="1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roteoWizard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" \o "Kessner, 2008 #14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proofErr w:type="spellStart"/>
            <w:r>
              <w:t>mzML</w:t>
            </w:r>
            <w:proofErr w:type="spellEnd"/>
            <w:r>
              <w:t xml:space="preserve"> parser</w:t>
            </w:r>
          </w:p>
        </w:tc>
        <w:tc>
          <w:tcPr>
            <w:tcW w:w="2268" w:type="dxa"/>
            <w:vAlign w:val="center"/>
          </w:tcPr>
          <w:p w:rsidR="00FD72C8" w:rsidRDefault="00FD72C8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jmzML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3" \o "Cote, 2010 #150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3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Mass spectrometry </w:t>
            </w:r>
            <w:proofErr w:type="spellStart"/>
            <w:r>
              <w:t>mzML</w:t>
            </w:r>
            <w:proofErr w:type="spellEnd"/>
            <w:r>
              <w:t xml:space="preserve"> file parser</w:t>
            </w:r>
          </w:p>
        </w:tc>
      </w:tr>
      <w:tr w:rsidR="001D63D4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OpenMS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4" \o "Bertsch, 2011 #15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4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PP</w:t>
            </w:r>
            <w:hyperlink w:anchor="_ENREF_15" w:tooltip="Deutsch, 2010 #109" w:history="1">
              <w:r w:rsidR="001F038A">
                <w:fldChar w:fldCharType="begin"/>
              </w:r>
              <w:r w:rsidR="001F038A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15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ackage of tools for proteomics mainly command line driven</w:t>
            </w:r>
          </w:p>
        </w:tc>
      </w:tr>
      <w:tr w:rsidR="001D63D4" w:rsidTr="009605E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axQuan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6" \o "Cox, 2008 #103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6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9605EA" w:rsidTr="009605E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9605EA" w:rsidRDefault="009605EA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9605EA" w:rsidRDefault="001F038A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eptideShaker</w:t>
            </w:r>
            <w:proofErr w:type="spellEnd"/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</w:t>
            </w:r>
            <w:r w:rsidRPr="001D63D4">
              <w:t xml:space="preserve">nterpretation of proteomics identifications </w:t>
            </w:r>
            <w:r>
              <w:br/>
            </w:r>
            <w:r w:rsidRPr="001D63D4">
              <w:t>from multiple search engines</w:t>
            </w:r>
          </w:p>
        </w:tc>
      </w:tr>
      <w:tr w:rsidR="009605EA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9605EA" w:rsidRDefault="009605E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605EA" w:rsidRDefault="009605EA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assSiev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7" \o "Slotta, 2010 #128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7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9605EA" w:rsidRDefault="009605EA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dentification processing software</w:t>
            </w:r>
          </w:p>
        </w:tc>
      </w:tr>
      <w:tr w:rsidR="00FD72C8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0B0D18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0B0D18">
              <w:t>Sherenga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8" \o "Dancik, 1999 #42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Dancik&lt;/Author&gt;&lt;Year&gt;1999&lt;/Year&gt;&lt;RecNum&gt;42&lt;/RecNum&gt;&lt;DisplayText&gt;&lt;style face="superscript"&gt;18&lt;/style&gt;&lt;/DisplayText&gt;&lt;record&gt;&lt;rec-number&gt;42&lt;/rec-number&gt;&lt;foreign-keys&gt;&lt;key app="EN" db-id="eresv20p6zxrtfeeev5ptedr0p0ada9r29tx"&gt;42&lt;/key&gt;&lt;/foreign-keys&gt;&lt;ref-type name="Journal Article"&gt;17&lt;/ref-type&gt;&lt;contributors&gt;&lt;authors&gt;&lt;author&gt;Dancik, V.&lt;/author&gt;&lt;author&gt;Addona, T. A.&lt;/author&gt;&lt;author&gt;Clauser, K. R.&lt;/author&gt;&lt;author&gt;Vath, J. E.&lt;/author&gt;&lt;author&gt;Pevzner, P. A.&lt;/author&gt;&lt;/authors&gt;&lt;/contributors&gt;&lt;auth-address&gt;Millennium Pharmaceuticals, Cambridge, Massachusetts 02139, USA. dancik@mpi.com&lt;/auth-address&gt;&lt;titles&gt;&lt;title&gt;De novo peptide sequencing via tandem mass spectrometry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27-42&lt;/pages&gt;&lt;volume&gt;6&lt;/volume&gt;&lt;number&gt;3-4&lt;/number&gt;&lt;keywords&gt;&lt;keyword&gt;*Algorithms&lt;/keyword&gt;&lt;keyword&gt;Amino Acid Sequence&lt;/keyword&gt;&lt;keyword&gt;Databases, Factual&lt;/keyword&gt;&lt;keyword&gt;Evaluation Studies as Topic&lt;/keyword&gt;&lt;keyword&gt;Mass Spectrometry/*methods/statistics &amp;amp; numerical data&lt;/keyword&gt;&lt;keyword&gt;Peptides/*chemistry&lt;/keyword&gt;&lt;keyword&gt;Sequence Analysis/*methods/statistics &amp;amp; numerical data&lt;/keyword&gt;&lt;/keywords&gt;&lt;dates&gt;&lt;year&gt;1999&lt;/year&gt;&lt;pub-dates&gt;&lt;date&gt;Fall-Winter&lt;/date&gt;&lt;/pub-dates&gt;&lt;/dates&gt;&lt;isbn&gt;1066-5277 (Print)&amp;#xD;1066-5277 (Linking)&lt;/isbn&gt;&lt;accession-num&gt;10582570&lt;/accession-num&gt;&lt;urls&gt;&lt;related-urls&gt;&lt;url&gt;http://www.ncbi.nlm.nih.gov/pubmed/10582570&lt;/url&gt;&lt;/related-urls&gt;&lt;/urls&gt;&lt;electronic-resource-num&gt;10.1089/106652799318300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18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0B0D18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0B0D18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10383" w:rsidRDefault="000B0D18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910383">
              <w:t>PepNovo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9" \o "Frank, 2005 #97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Frank&lt;/Author&gt;&lt;Year&gt;2005&lt;/Year&gt;&lt;RecNum&gt;97&lt;/RecNum&gt;&lt;DisplayText&gt;&lt;style face="superscript"&gt;19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1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Pr="00910383" w:rsidRDefault="009316AF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UniNovo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0" \o "Jeong, 2013 #38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Jeong&lt;/Author&gt;&lt;Year&gt;2013&lt;/Year&gt;&lt;RecNum&gt;38&lt;/RecNum&gt;&lt;DisplayText&gt;&lt;style face="superscript"&gt;20&lt;/style&gt;&lt;/DisplayText&gt;&lt;record&gt;&lt;rec-number&gt;38&lt;/rec-number&gt;&lt;foreign-keys&gt;&lt;key app="EN" db-id="eresv20p6zxrtfeeev5ptedr0p0ada9r29tx"&gt;38&lt;/key&gt;&lt;/foreign-keys&gt;&lt;ref-type name="Journal Article"&gt;17&lt;/ref-type&gt;&lt;contributors&gt;&lt;authors&gt;&lt;author&gt;Jeong, K.&lt;/author&gt;&lt;author&gt;Kim, S.&lt;/author&gt;&lt;author&gt;Pevzner, P. A.&lt;/author&gt;&lt;/authors&gt;&lt;/contributors&gt;&lt;auth-address&gt;Department of Electrical and Computer Engineering and Department of Computer Science and Engineering, University of California-San Diego, CA 92093, USA. kwj@ucsd.edu&lt;/auth-address&gt;&lt;titles&gt;&lt;title&gt;UniNovo: a universal tool for de novo peptide sequencing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3-62&lt;/pages&gt;&lt;volume&gt;29&lt;/volume&gt;&lt;number&gt;16&lt;/number&gt;&lt;dates&gt;&lt;year&gt;2013&lt;/year&gt;&lt;pub-dates&gt;&lt;date&gt;Aug 15&lt;/date&gt;&lt;/pub-dates&gt;&lt;/dates&gt;&lt;isbn&gt;1367-4811 (Electronic)&amp;#xD;1367-4803 (Linking)&lt;/isbn&gt;&lt;accession-num&gt;23766417&lt;/accession-num&gt;&lt;urls&gt;&lt;related-urls&gt;&lt;url&gt;http://www.ncbi.nlm.nih.gov/pubmed/23766417&lt;/url&gt;&lt;/related-urls&gt;&lt;/urls&gt;&lt;custom2&gt;3722526&lt;/custom2&gt;&lt;electronic-resource-num&gt;10.1093/bioinformatics/btt338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20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9316AF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Antilop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1" \o "Andreotti, 2012 #3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Andreotti&lt;/Author&gt;&lt;Year&gt;2012&lt;/Year&gt;&lt;RecNum&gt;39&lt;/RecNum&gt;&lt;DisplayText&gt;&lt;style face="superscript"&gt;21&lt;/style&gt;&lt;/DisplayText&gt;&lt;record&gt;&lt;rec-number&gt;39&lt;/rec-number&gt;&lt;foreign-keys&gt;&lt;key app="EN" db-id="eresv20p6zxrtfeeev5ptedr0p0ada9r29tx"&gt;39&lt;/key&gt;&lt;/foreign-keys&gt;&lt;ref-type name="Journal Article"&gt;17&lt;/ref-type&gt;&lt;contributors&gt;&lt;authors&gt;&lt;author&gt;Andreotti, S.&lt;/author&gt;&lt;author&gt;Klau, G. W.&lt;/author&gt;&lt;author&gt;Reinert, K.&lt;/author&gt;&lt;/authors&gt;&lt;/contributors&gt;&lt;auth-address&gt;Freie Universitat Berlin, Germany and the International Max Planck Research School for Computational Biology and Scientific Computing, Berlin.&lt;/auth-address&gt;&lt;titles&gt;&lt;title&gt;Antilope--a Lagrangian relaxation approach to the de novo peptide sequencing problem&lt;/title&gt;&lt;secondary-title&gt;IEEE/ACM Trans Comput Biol Bioinform&lt;/secondary-title&gt;&lt;alt-title&gt;IEEE/ACM transactions on computational biology and bioinformatics / IEEE, ACM&lt;/alt-title&gt;&lt;/titles&gt;&lt;periodical&gt;&lt;full-title&gt;IEEE/ACM Trans Comput Biol Bioinform&lt;/full-title&gt;&lt;abbr-1&gt;IEEE/ACM transactions on computational biology and bioinformatics / IEEE, ACM&lt;/abbr-1&gt;&lt;/periodical&gt;&lt;alt-periodical&gt;&lt;full-title&gt;IEEE/ACM Trans Comput Biol Bioinform&lt;/full-title&gt;&lt;abbr-1&gt;IEEE/ACM transactions on computational biology and bioinformatics / IEEE, ACM&lt;/abbr-1&gt;&lt;/alt-periodical&gt;&lt;pages&gt;385-94&lt;/pages&gt;&lt;volume&gt;9&lt;/volume&gt;&lt;number&gt;2&lt;/number&gt;&lt;dates&gt;&lt;year&gt;2012&lt;/year&gt;&lt;/dates&gt;&lt;isbn&gt;1557-9964 (Electronic)&amp;#xD;1545-5963 (Linking)&lt;/isbn&gt;&lt;accession-num&gt;21464512&lt;/accession-num&gt;&lt;urls&gt;&lt;related-urls&gt;&lt;url&gt;http://www.ncbi.nlm.nih.gov/pubmed/21464512&lt;/url&gt;&lt;/related-urls&gt;&lt;/urls&gt;&lt;electronic-resource-num&gt;10.1109/TCBB.2011.59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21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9316AF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9316AF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9316AF" w:rsidRPr="00910383" w:rsidRDefault="009316AF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9316AF" w:rsidRDefault="009316AF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9316AF">
              <w:t>NovoHMM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2" \o "Fischer, 2005 #40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Fischer&lt;/Author&gt;&lt;Year&gt;2005&lt;/Year&gt;&lt;RecNum&gt;40&lt;/RecNum&gt;&lt;DisplayText&gt;&lt;style face="superscript"&gt;22&lt;/style&gt;&lt;/DisplayText&gt;&lt;record&gt;&lt;rec-number&gt;40&lt;/rec-number&gt;&lt;foreign-keys&gt;&lt;key app="EN" db-id="eresv20p6zxrtfeeev5ptedr0p0ada9r29tx"&gt;40&lt;/key&gt;&lt;/foreign-keys&gt;&lt;ref-type name="Journal Article"&gt;17&lt;/ref-type&gt;&lt;contributors&gt;&lt;authors&gt;&lt;author&gt;Fischer, B.&lt;/author&gt;&lt;author&gt;Roth, V.&lt;/author&gt;&lt;author&gt;Roos, F.&lt;/author&gt;&lt;author&gt;Grossmann, J.&lt;/author&gt;&lt;author&gt;Baginsky, S.&lt;/author&gt;&lt;author&gt;Widmayer, P.&lt;/author&gt;&lt;author&gt;Gruissem, W.&lt;/author&gt;&lt;author&gt;Buhmann, J. M.&lt;/author&gt;&lt;/authors&gt;&lt;/contributors&gt;&lt;auth-address&gt;Institute of Computational Science, Institute of Plant Sciences, ETH Zurich, Switzerland.&lt;/auth-address&gt;&lt;titles&gt;&lt;title&gt;NovoHMM: a hidden Markov model for de novo peptide sequencing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265-73&lt;/pages&gt;&lt;volume&gt;77&lt;/volume&gt;&lt;number&gt;22&lt;/number&gt;&lt;keywords&gt;&lt;keyword&gt;Amino Acid Sequence&lt;/keyword&gt;&lt;keyword&gt;Mass Spectrometry&lt;/keyword&gt;&lt;keyword&gt;*Models, Biological&lt;/keyword&gt;&lt;keyword&gt;Molecular Weight&lt;/keyword&gt;&lt;keyword&gt;Peptides/*chemistry/metabolism&lt;/keyword&gt;&lt;keyword&gt;Probability&lt;/keyword&gt;&lt;keyword&gt;Protein Folding&lt;/keyword&gt;&lt;/keywords&gt;&lt;dates&gt;&lt;year&gt;2005&lt;/year&gt;&lt;pub-dates&gt;&lt;date&gt;Nov 15&lt;/date&gt;&lt;/pub-dates&gt;&lt;/dates&gt;&lt;isbn&gt;0003-2700 (Print)&amp;#xD;0003-2700 (Linking)&lt;/isbn&gt;&lt;accession-num&gt;16285674&lt;/accession-num&gt;&lt;urls&gt;&lt;related-urls&gt;&lt;url&gt;http://www.ncbi.nlm.nih.gov/pubmed/16285674&lt;/url&gt;&lt;/related-urls&gt;&lt;/urls&gt;&lt;electronic-resource-num&gt;10.1021/ac0508853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22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9316AF" w:rsidRDefault="000B0D18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0B0D18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9316AF" w:rsidRDefault="000B0D18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0B0D18">
              <w:t>LutefiskXP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3" \o "Taylor, 1997 #41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Taylor&lt;/Author&gt;&lt;Year&gt;1997&lt;/Year&gt;&lt;RecNum&gt;41&lt;/RecNum&gt;&lt;DisplayText&gt;&lt;style face="superscript"&gt;23&lt;/style&gt;&lt;/DisplayText&gt;&lt;record&gt;&lt;rec-number&gt;41&lt;/rec-number&gt;&lt;foreign-keys&gt;&lt;key app="EN" db-id="eresv20p6zxrtfeeev5ptedr0p0ada9r29tx"&gt;41&lt;/key&gt;&lt;/foreign-keys&gt;&lt;ref-type name="Journal Article"&gt;17&lt;/ref-type&gt;&lt;contributors&gt;&lt;authors&gt;&lt;author&gt;Taylor, J. A.&lt;/author&gt;&lt;author&gt;Johnson, R. S.&lt;/author&gt;&lt;/authors&gt;&lt;/contributors&gt;&lt;auth-address&gt;Department of Biochemistry, University of Washington, Seattle 98195-7350, USA.&lt;/auth-address&gt;&lt;titles&gt;&lt;title&gt;Sequence database searches via de novo peptide sequencing by tandem mass spectrometry&lt;/title&gt;&lt;secondary-title&gt;Rapid Commun Mass Spectrom&lt;/secondary-title&gt;&lt;alt-title&gt;Rapid communications in mass spectrometry : RCM&lt;/alt-title&gt;&lt;/titles&gt;&lt;periodical&gt;&lt;full-title&gt;Rapid Commun Mass Spectrom&lt;/full-title&gt;&lt;abbr-1&gt;Rapid communications in mass spectrometry : RCM&lt;/abbr-1&gt;&lt;/periodical&gt;&lt;alt-periodical&gt;&lt;full-title&gt;Rapid Commun Mass Spectrom&lt;/full-title&gt;&lt;abbr-1&gt;Rapid communications in mass spectrometry : RCM&lt;/abbr-1&gt;&lt;/alt-periodical&gt;&lt;pages&gt;1067-75&lt;/pages&gt;&lt;volume&gt;11&lt;/volume&gt;&lt;number&gt;9&lt;/number&gt;&lt;keywords&gt;&lt;keyword&gt;Algorithms&lt;/keyword&gt;&lt;keyword&gt;Amino Acid Sequence&lt;/keyword&gt;&lt;keyword&gt;Animals&lt;/keyword&gt;&lt;keyword&gt;Database Management Systems&lt;/keyword&gt;&lt;keyword&gt;*Databases, Factual&lt;/keyword&gt;&lt;keyword&gt;Humans&lt;/keyword&gt;&lt;keyword&gt;Hydrolysis&lt;/keyword&gt;&lt;keyword&gt;Mass Spectrometry/*instrumentation&lt;/keyword&gt;&lt;keyword&gt;Molecular Sequence Data&lt;/keyword&gt;&lt;keyword&gt;Peptides/*analysis/chemistry&lt;/keyword&gt;&lt;keyword&gt;Sequence Homology, Amino Acid&lt;/keyword&gt;&lt;keyword&gt;Trypsin&lt;/keyword&gt;&lt;/keywords&gt;&lt;dates&gt;&lt;year&gt;1997&lt;/year&gt;&lt;/dates&gt;&lt;isbn&gt;0951-4198 (Print)&amp;#xD;0951-4198 (Linking)&lt;/isbn&gt;&lt;accession-num&gt;9204580&lt;/accession-num&gt;&lt;urls&gt;&lt;related-urls&gt;&lt;url&gt;http://www.ncbi.nlm.nih.gov/pubmed/9204580&lt;/url&gt;&lt;/related-urls&gt;&lt;/urls&gt;&lt;electronic-resource-num&gt;10.1002/(SICI)1097-0231(19970615)11:9&amp;lt;1067::AID-RCM953&amp;gt;3.0.CO;2-L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23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0B0D18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0B0D18">
              <w:t>EigenMS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4" \o "Bern, 2006 #43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Bern&lt;/Author&gt;&lt;Year&gt;2006&lt;/Year&gt;&lt;RecNum&gt;43&lt;/RecNum&gt;&lt;DisplayText&gt;&lt;style face="superscript"&gt;24&lt;/style&gt;&lt;/DisplayText&gt;&lt;record&gt;&lt;rec-number&gt;43&lt;/rec-number&gt;&lt;foreign-keys&gt;&lt;key app="EN" db-id="eresv20p6zxrtfeeev5ptedr0p0ada9r29tx"&gt;43&lt;/key&gt;&lt;/foreign-keys&gt;&lt;ref-type name="Journal Article"&gt;17&lt;/ref-type&gt;&lt;contributors&gt;&lt;authors&gt;&lt;author&gt;Bern, M.&lt;/author&gt;&lt;author&gt;Goldberg, D.&lt;/author&gt;&lt;/authors&gt;&lt;/contributors&gt;&lt;auth-address&gt;Palo Alto Research Center, CA 94304, USA. bern@parc.com&lt;/auth-address&gt;&lt;titles&gt;&lt;title&gt;De novo analysis of peptide tandem mass spectra by spectral graph partitioning&lt;/title&gt;&lt;secondary-title&gt;J Comput Biol&lt;/secondary-title&gt;&lt;alt-title&gt;Journal of computational biology : a journal of computational molecular cell biology&lt;/alt-title&gt;&lt;/titles&gt;&lt;periodical&gt;&lt;full-title&gt;J Comput Biol&lt;/full-title&gt;&lt;abbr-1&gt;Journal of computational biology : a journal of computational molecular cell biology&lt;/abbr-1&gt;&lt;/periodical&gt;&lt;alt-periodical&gt;&lt;full-title&gt;J Comput Biol&lt;/full-title&gt;&lt;abbr-1&gt;Journal of computational biology : a journal of computational molecular cell biology&lt;/abbr-1&gt;&lt;/alt-periodical&gt;&lt;pages&gt;364-78&lt;/pages&gt;&lt;volume&gt;13&lt;/volume&gt;&lt;number&gt;2&lt;/number&gt;&lt;keywords&gt;&lt;keyword&gt;*Algorithms&lt;/keyword&gt;&lt;keyword&gt;*Computer Graphics&lt;/keyword&gt;&lt;keyword&gt;Databases, Factual&lt;/keyword&gt;&lt;keyword&gt;Mass Spectrometry/*methods/statistics &amp;amp; numerical data&lt;/keyword&gt;&lt;keyword&gt;Peptide Fragments/*chemistry&lt;/keyword&gt;&lt;keyword&gt;Peptide Mapping&lt;/keyword&gt;&lt;keyword&gt;Proteins/analysis/*chemistry&lt;/keyword&gt;&lt;keyword&gt;Sequence Analysis, Protein/*methods/statistics &amp;amp; numerical data&lt;/keyword&gt;&lt;keyword&gt;*Software&lt;/keyword&gt;&lt;keyword&gt;Spectrometry, Mass, Electrospray Ionization&lt;/keyword&gt;&lt;/keywords&gt;&lt;dates&gt;&lt;year&gt;2006&lt;/year&gt;&lt;pub-dates&gt;&lt;date&gt;Mar&lt;/date&gt;&lt;/pub-dates&gt;&lt;/dates&gt;&lt;isbn&gt;1066-5277 (Print)&amp;#xD;1066-5277 (Linking)&lt;/isbn&gt;&lt;accession-num&gt;16597246&lt;/accession-num&gt;&lt;urls&gt;&lt;related-urls&gt;&lt;url&gt;http://www.ncbi.nlm.nih.gov/pubmed/16597246&lt;/url&gt;&lt;/related-urls&gt;&lt;/urls&gt;&lt;electronic-resource-num&gt;10.1089/cmb.2006.13.364&lt;/electronic-resource-num&gt;&lt;/record&gt;&lt;/Cite&gt;&lt;/EndNote&gt;</w:instrText>
            </w:r>
            <w:r w:rsidR="001F038A">
              <w:fldChar w:fldCharType="separate"/>
            </w:r>
            <w:r w:rsidR="001F038A" w:rsidRPr="000B0D18">
              <w:rPr>
                <w:noProof/>
                <w:vertAlign w:val="superscript"/>
              </w:rPr>
              <w:t>24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0B0D18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0B0D18" w:rsidRPr="00910383" w:rsidRDefault="000B0D1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0B0D18" w:rsidRPr="000B0D18" w:rsidRDefault="000B0D18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B0D18">
              <w:t>PILOT</w:t>
            </w:r>
            <w:hyperlink w:anchor="_ENREF_25" w:tooltip="DiMaggio, 2007 #44" w:history="1">
              <w:r w:rsidR="001F038A">
                <w:fldChar w:fldCharType="begin"/>
              </w:r>
              <w:r w:rsidR="001F038A">
                <w:instrText xml:space="preserve"> ADDIN EN.CITE &lt;EndNote&gt;&lt;Cite&gt;&lt;Author&gt;DiMaggio&lt;/Author&gt;&lt;Year&gt;2007&lt;/Year&gt;&lt;RecNum&gt;44&lt;/RecNum&gt;&lt;DisplayText&gt;&lt;style face="superscript"&gt;25&lt;/style&gt;&lt;/DisplayText&gt;&lt;record&gt;&lt;rec-number&gt;44&lt;/rec-number&gt;&lt;foreign-keys&gt;&lt;key app="EN" db-id="eresv20p6zxrtfeeev5ptedr0p0ada9r29tx"&gt;44&lt;/key&gt;&lt;/foreign-keys&gt;&lt;ref-type name="Journal Article"&gt;17&lt;/ref-type&gt;&lt;contributors&gt;&lt;authors&gt;&lt;author&gt;DiMaggio, P. A., Jr.&lt;/author&gt;&lt;author&gt;Floudas, C. A.&lt;/author&gt;&lt;/authors&gt;&lt;/contributors&gt;&lt;auth-address&gt;Department of Chemical Engineering Princeton University, Princeton, New Jersey 08544-5263, USA.&lt;/auth-address&gt;&lt;titles&gt;&lt;title&gt;De novo peptide identification via tandem mass spectrometry and integer linear optimization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1433-46&lt;/pages&gt;&lt;volume&gt;79&lt;/volume&gt;&lt;number&gt;4&lt;/number&gt;&lt;keywords&gt;&lt;keyword&gt;Databases as Topic&lt;/keyword&gt;&lt;keyword&gt;Peptides/*chemistry&lt;/keyword&gt;&lt;keyword&gt;*Programming, Linear&lt;/keyword&gt;&lt;keyword&gt;Sensitivity and Specificity&lt;/keyword&gt;&lt;keyword&gt;Tandem Mass Spectrometry/*methods&lt;/keyword&gt;&lt;/keywords&gt;&lt;dates&gt;&lt;year&gt;2007&lt;/year&gt;&lt;pub-dates&gt;&lt;date&gt;Feb 15&lt;/date&gt;&lt;/pub-dates&gt;&lt;/dates&gt;&lt;isbn&gt;0003-2700 (Print)&amp;#xD;0003-2700 (Linking)&lt;/isbn&gt;&lt;accession-num&gt;17297942&lt;/accession-num&gt;&lt;urls&gt;&lt;related-urls&gt;&lt;url&gt;http://www.ncbi.nlm.nih.gov/pubmed/17297942&lt;/url&gt;&lt;/related-urls&gt;&lt;/urls&gt;&lt;custom2&gt;2730153&lt;/custom2&gt;&lt;electronic-resource-num&gt;10.1021/ac0618425&lt;/electronic-resource-num&gt;&lt;/record&gt;&lt;/Cite&gt;&lt;/EndNote&gt;</w:instrText>
              </w:r>
              <w:r w:rsidR="001F038A">
                <w:fldChar w:fldCharType="separate"/>
              </w:r>
              <w:r w:rsidR="001F038A" w:rsidRPr="000B0D18">
                <w:rPr>
                  <w:noProof/>
                  <w:vertAlign w:val="superscript"/>
                </w:rPr>
                <w:t>25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0B0D18" w:rsidRDefault="000B0D18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e novo sequencing tool</w:t>
            </w:r>
          </w:p>
        </w:tc>
      </w:tr>
      <w:tr w:rsidR="00616D9A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616D9A" w:rsidRPr="00910383" w:rsidRDefault="00616D9A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616D9A" w:rsidRPr="000B0D18" w:rsidRDefault="00616D9A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910383">
              <w:t>PEAKS</w:t>
            </w:r>
            <w:hyperlink w:anchor="_ENREF_26" w:tooltip="Ma, 2003 #98" w:history="1">
              <w:r w:rsidR="001F038A">
                <w:fldChar w:fldCharType="begin"/>
              </w:r>
              <w:r w:rsidR="001F038A">
                <w:instrText xml:space="preserve"> ADDIN EN.CITE &lt;EndNote&gt;&lt;Cite&gt;&lt;Author&gt;Ma&lt;/Author&gt;&lt;Year&gt;2003&lt;/Year&gt;&lt;RecNum&gt;98&lt;/RecNum&gt;&lt;DisplayText&gt;&lt;style face="superscript"&gt;26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0B0D18">
                <w:rPr>
                  <w:noProof/>
                  <w:vertAlign w:val="superscript"/>
                </w:rPr>
                <w:t>26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616D9A" w:rsidRDefault="00616D9A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e novo sequencing tool (commercial)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GutenTag</w:t>
            </w:r>
            <w:proofErr w:type="spellEnd"/>
            <w:r w:rsidR="001F038A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7" \o "Tabb, 2003 #191" </w:instrText>
            </w:r>
            <w:r w:rsidR="001F038A">
              <w:rPr>
                <w:rFonts w:cs="Calibri"/>
                <w:bCs/>
                <w:lang w:eastAsia="de-DE"/>
              </w:rPr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Tabb&lt;/Author&gt;&lt;Year&gt;2003&lt;/Year&gt;&lt;RecNum&gt;191&lt;/RecNum&gt;&lt;DisplayText&gt;&lt;style face="superscript"&gt;27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27</w:t>
            </w:r>
            <w:r w:rsidR="001F038A">
              <w:fldChar w:fldCharType="end"/>
            </w:r>
            <w:r w:rsidR="001F038A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inds amino acid patterns in spectra</w:t>
            </w:r>
          </w:p>
        </w:tc>
      </w:tr>
      <w:tr w:rsidR="00A77A06" w:rsidRPr="00910383" w:rsidTr="001D63D4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910383">
              <w:rPr>
                <w:rFonts w:cs="Calibri"/>
                <w:bCs/>
                <w:lang w:eastAsia="de-DE"/>
              </w:rPr>
              <w:t>DirecTag</w:t>
            </w:r>
            <w:proofErr w:type="spellEnd"/>
            <w:r w:rsidR="001F038A">
              <w:rPr>
                <w:rFonts w:cs="Calibri"/>
                <w:bCs/>
                <w:lang w:eastAsia="de-DE"/>
              </w:rPr>
              <w:fldChar w:fldCharType="begin"/>
            </w:r>
            <w:r w:rsidR="001F038A">
              <w:rPr>
                <w:rFonts w:cs="Calibri"/>
                <w:bCs/>
                <w:lang w:eastAsia="de-DE"/>
              </w:rPr>
              <w:instrText xml:space="preserve"> HYPERLINK \l "_ENREF_28" \o "Tabb, 2008 #190" </w:instrText>
            </w:r>
            <w:r w:rsidR="001F038A">
              <w:rPr>
                <w:rFonts w:cs="Calibri"/>
                <w:bCs/>
                <w:lang w:eastAsia="de-DE"/>
              </w:rPr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Tabb&lt;/Author&gt;&lt;Year&gt;2008&lt;/Year&gt;&lt;RecNum&gt;190&lt;/RecNum&gt;&lt;DisplayText&gt;&lt;style face="superscript"&gt;28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28</w:t>
            </w:r>
            <w:r w:rsidR="001F038A">
              <w:fldChar w:fldCharType="end"/>
            </w:r>
            <w:r w:rsidR="001F038A">
              <w:rPr>
                <w:rFonts w:cs="Calibri"/>
                <w:bCs/>
                <w:lang w:eastAsia="de-DE"/>
              </w:rP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Finds amino acid patterns in spectra </w:t>
            </w:r>
          </w:p>
        </w:tc>
      </w:tr>
      <w:tr w:rsidR="00A77A06" w:rsidRPr="00910383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bCs/>
                <w:lang w:eastAsia="de-DE"/>
              </w:rPr>
            </w:pPr>
            <w:proofErr w:type="spellStart"/>
            <w:r w:rsidRPr="00616D9A">
              <w:t>TagRecon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29" \o "Dasari, 2010 #45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EYXNhcmk8L0F1dGhvcj48WWVhcj4yMDEwPC9ZZWFyPjxS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2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atches amino acid patterns in protein databases</w:t>
            </w:r>
          </w:p>
        </w:tc>
      </w:tr>
      <w:tr w:rsidR="00A77A06" w:rsidRPr="00910383" w:rsidTr="00A77A06">
        <w:trPr>
          <w:trHeight w:val="2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Calibri"/>
                <w:bCs/>
                <w:lang w:eastAsia="de-DE"/>
              </w:rPr>
            </w:pPr>
            <w:proofErr w:type="spellStart"/>
            <w:r>
              <w:t>Seques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30" \o "Yates, 1995 #9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Yates&lt;/Author&gt;&lt;Year&gt;1995&lt;/Year&gt;&lt;RecNum&gt;99&lt;/RecNum&gt;&lt;DisplayText&gt;&lt;style face="superscript"&gt;30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30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 (commercial)</w:t>
            </w:r>
          </w:p>
        </w:tc>
      </w:tr>
      <w:tr w:rsidR="00A77A06" w:rsidRPr="00910383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910383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910383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Calibri"/>
                <w:bCs/>
                <w:lang w:eastAsia="de-DE"/>
              </w:rPr>
            </w:pPr>
            <w:r>
              <w:t>Mascot</w:t>
            </w:r>
            <w:hyperlink w:anchor="_ENREF_31" w:tooltip="Perkins, 1999 #58" w:history="1">
              <w:r w:rsidR="001F038A">
                <w:fldChar w:fldCharType="begin"/>
              </w:r>
              <w:r w:rsidR="001F038A">
                <w:instrText xml:space="preserve"> ADDIN EN.CITE &lt;EndNote&gt;&lt;Cite&gt;&lt;Author&gt;Perkins&lt;/Author&gt;&lt;Year&gt;1999&lt;/Year&gt;&lt;RecNum&gt;58&lt;/RecNum&gt;&lt;DisplayText&gt;&lt;style face="superscript"&gt;31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1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search engine (commercial)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OMSSA</w:t>
            </w:r>
            <w:hyperlink w:anchor="_ENREF_6" w:tooltip="Geer, 2004 #16" w:history="1">
              <w:r w:rsidR="001F038A">
                <w:fldChar w:fldCharType="begin"/>
              </w:r>
              <w:r w:rsidR="001F038A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6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BF6685">
              <w:t>X!T</w:t>
            </w:r>
            <w:r>
              <w:t>andem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7" \o "Craig, 2004 #46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7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orpheus</w:t>
            </w:r>
            <w:hyperlink w:anchor="_ENREF_32" w:tooltip="Wenger, 2013 #3" w:history="1">
              <w:r w:rsidR="001F038A">
                <w:fldChar w:fldCharType="begin"/>
              </w:r>
              <w:r w:rsidR="001F038A">
                <w:instrText xml:space="preserve"> ADDIN EN.CITE &lt;EndNote&gt;&lt;Cite&gt;&lt;Author&gt;Wenger&lt;/Author&gt;&lt;Year&gt;2013&lt;/Year&gt;&lt;RecNum&gt;3&lt;/RecNum&gt;&lt;DisplayText&gt;&lt;style face="superscript"&gt;32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2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nspect</w:t>
            </w:r>
            <w:hyperlink w:anchor="_ENREF_33" w:tooltip="Tanner, 2005 #100" w:history="1">
              <w:r w:rsidR="001F038A">
                <w:fldChar w:fldCharType="begin"/>
              </w:r>
              <w:r w:rsidR="001F038A">
                <w:instrText xml:space="preserve"> ADDIN EN.CITE &lt;EndNote&gt;&lt;Cite&gt;&lt;Author&gt;Tanner&lt;/Author&gt;&lt;Year&gt;2005&lt;/Year&gt;&lt;RecNum&gt;100&lt;/RecNum&gt;&lt;DisplayText&gt;&lt;style face="superscript"&gt;33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3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50D38">
              <w:rPr>
                <w:rFonts w:cs="Calibri"/>
                <w:noProof/>
              </w:rPr>
              <w:t>MyriMatch</w:t>
            </w:r>
            <w:hyperlink w:anchor="_ENREF_34" w:tooltip="Tabb, 2007 #193" w:history="1">
              <w:r w:rsidR="001F038A">
                <w:fldChar w:fldCharType="begin"/>
              </w:r>
              <w:r w:rsidR="001F038A">
                <w:instrText xml:space="preserve"> ADDIN EN.CITE &lt;EndNote&gt;&lt;Cite&gt;&lt;Author&gt;Tabb&lt;/Author&gt;&lt;Year&gt;2007&lt;/Year&gt;&lt;RecNum&gt;193&lt;/RecNum&gt;&lt;DisplayText&gt;&lt;style face="superscript"&gt;34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4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assWiz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35" \o "Yadav, 2011 #101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Yadav&lt;/Author&gt;&lt;Year&gt;2011&lt;/Year&gt;&lt;RecNum&gt;101&lt;/RecNum&gt;&lt;DisplayText&gt;&lt;style face="superscript"&gt;35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35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S-GF+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</w:t>
            </w:r>
          </w:p>
        </w:tc>
      </w:tr>
      <w:tr w:rsidR="00A77A0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616D9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Database search engine (Proteome Discoverer only)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Andromeda</w:t>
            </w:r>
            <w:hyperlink w:anchor="_ENREF_36" w:tooltip="Cox, 2011 #102" w:history="1">
              <w:r w:rsidR="001F038A">
                <w:fldChar w:fldCharType="begin"/>
              </w:r>
              <w:r w:rsidR="001F038A">
                <w:instrText xml:space="preserve"> ADDIN EN.CITE &lt;EndNote&gt;&lt;Cite&gt;&lt;Author&gt;Cox&lt;/Author&gt;&lt;Year&gt;2011&lt;/Year&gt;&lt;RecNum&gt;102&lt;/RecNum&gt;&lt;DisplayText&gt;&lt;style face="superscript"&gt;36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6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tabase search engine (</w:t>
            </w:r>
            <w:proofErr w:type="spellStart"/>
            <w:r>
              <w:t>MaxQuant</w:t>
            </w:r>
            <w:proofErr w:type="spellEnd"/>
            <w:r>
              <w:t xml:space="preserve"> only)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RIDE Inspector</w:t>
            </w:r>
            <w:hyperlink w:anchor="_ENREF_37" w:tooltip="Wang, 2012 #144" w:history="1">
              <w:r w:rsidR="001F038A">
                <w:fldChar w:fldCharType="begin"/>
              </w:r>
              <w:r w:rsidR="001F038A">
                <w:instrText xml:space="preserve"> ADDIN EN.CITE &lt;EndNote&gt;&lt;Cite&gt;&lt;Author&gt;Wang&lt;/Author&gt;&lt;Year&gt;2012&lt;/Year&gt;&lt;RecNum&gt;144&lt;/RecNum&gt;&lt;DisplayText&gt;&lt;style face="superscript"&gt;37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37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A77A0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top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1F038A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PPAS</w:t>
            </w:r>
            <w:hyperlink w:anchor="_ENREF_38" w:tooltip="Junker, 2012 #104" w:history="1">
              <w:r>
                <w:fldChar w:fldCharType="begin"/>
              </w:r>
              <w:r>
                <w:instrText xml:space="preserve"> ADDIN EN.CITE &lt;EndNote&gt;&lt;Cite&gt;&lt;Author&gt;Junker&lt;/Author&gt;&lt;Year&gt;2012&lt;/Year&gt;&lt;RecNum&gt;104&lt;/RecNum&gt;&lt;DisplayText&gt;&lt;style face="superscript"&gt;38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>
                <w:fldChar w:fldCharType="separate"/>
              </w:r>
              <w:r w:rsidRPr="00A77A06">
                <w:rPr>
                  <w:noProof/>
                  <w:vertAlign w:val="superscript"/>
                </w:rPr>
                <w:t>38</w:t>
              </w:r>
              <w:r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1F038A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05356C">
              <w:t xml:space="preserve">Graphical interface for the design of </w:t>
            </w:r>
            <w:proofErr w:type="spellStart"/>
            <w:r w:rsidRPr="0005356C">
              <w:t>OpenMS</w:t>
            </w:r>
            <w:proofErr w:type="spellEnd"/>
            <w:r w:rsidRPr="0005356C">
              <w:t xml:space="preserve"> workflows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nil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A77A06" w:rsidRPr="00BF6685" w:rsidRDefault="001F038A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SearchGUI</w:t>
            </w:r>
            <w:proofErr w:type="spellEnd"/>
            <w:r>
              <w:fldChar w:fldCharType="begin"/>
            </w:r>
            <w:r>
              <w:instrText xml:space="preserve"> HYPERLINK \l "_ENREF_8" \o "Vaudel, 2011 #17" </w:instrText>
            </w:r>
            <w:r>
              <w:fldChar w:fldCharType="separate"/>
            </w:r>
            <w:r>
              <w:fldChar w:fldCharType="begin"/>
            </w:r>
            <w:r>
              <w:instrText xml:space="preserve"> ADDIN EN.CITE &lt;EndNote&gt;&lt;Cite&gt;&lt;Author&gt;Vaudel&lt;/Author&gt;&lt;Year&gt;2011&lt;/Year&gt;&lt;RecNum&gt;17&lt;/RecNum&gt;&lt;DisplayText&gt;&lt;style face="superscript"&gt;8&lt;/style&gt;&lt;/DisplayText&gt;&lt;record&gt;&lt;rec-number&gt;17&lt;/rec-number&gt;&lt;foreign-keys&gt;&lt;key app="EN" db-id="eresv20p6zxrtfeeev5ptedr0p0ada9r29tx"&gt;17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996-9&lt;/pages&gt;&lt;volume&gt;11&lt;/volume&gt;&lt;number&gt;5&lt;/number&gt;&lt;keywords&gt;&lt;keyword&gt;Algorithms&lt;/keyword&gt;&lt;keyword&gt;Databases, Protein/*supply &amp;amp; distribution&lt;/keyword&gt;&lt;keyword&gt;Mass Spectrometry&lt;/keyword&gt;&lt;keyword&gt;Proteins/*analysis&lt;/keyword&gt;&lt;keyword&gt;Proteomics/instrumentation/methods&lt;/keyword&gt;&lt;keyword&gt;Software/*supply &amp;amp; distribution&lt;/keyword&gt;&lt;keyword&gt;Tandem Mass Spectrometry&lt;/keyword&gt;&lt;keyword&gt;User-Computer Interface&lt;/keyword&gt;&lt;/keywords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/record&gt;&lt;/Cite&gt;&lt;/EndNote&gt;</w:instrText>
            </w:r>
            <w:r>
              <w:fldChar w:fldCharType="separate"/>
            </w:r>
            <w:r w:rsidRPr="00CC2274">
              <w:rPr>
                <w:noProof/>
                <w:vertAlign w:val="superscript"/>
              </w:rPr>
              <w:t>8</w:t>
            </w:r>
            <w:r>
              <w:fldChar w:fldCharType="end"/>
            </w:r>
            <w:r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1F038A" w:rsidP="00D30DF9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05356C">
              <w:t xml:space="preserve">Graphical interface for </w:t>
            </w:r>
            <w:r>
              <w:t>search engines</w:t>
            </w:r>
          </w:p>
        </w:tc>
      </w:tr>
      <w:tr w:rsidR="00A77A0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top w:val="nil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DenovoGUI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39" \o "Muth, 2013 #46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Muth&lt;/Author&gt;&lt;Year&gt;2013&lt;/Year&gt;&lt;RecNum&gt;46&lt;/RecNum&gt;&lt;DisplayText&gt;&lt;style face="superscript"&gt;39&lt;/style&gt;&lt;/DisplayText&gt;&lt;record&gt;&lt;rec-number&gt;46&lt;/rec-number&gt;&lt;foreign-keys&gt;&lt;key app="EN" db-id="eresv20p6zxrtfeeev5ptedr0p0ada9r29tx"&gt;46&lt;/key&gt;&lt;/foreign-keys&gt;&lt;ref-type name="Journal Article"&gt;17&lt;/ref-type&gt;&lt;contributors&gt;&lt;authors&gt;&lt;author&gt;Muth, T.&lt;/author&gt;&lt;author&gt;Weilnbock, L.&lt;/author&gt;&lt;author&gt;Rapp, E.&lt;/author&gt;&lt;author&gt;Huber, C. G.&lt;/author&gt;&lt;author&gt;Martens, L.&lt;/author&gt;&lt;author&gt;Vaudel, M.&lt;/author&gt;&lt;author&gt;Barsnes, H.&lt;/author&gt;&lt;/authors&gt;&lt;/contributors&gt;&lt;titles&gt;&lt;title&gt;DeNovoGUI: an open source graphical user interface for de novo sequencing of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dates&gt;&lt;year&gt;2013&lt;/year&gt;&lt;pub-dates&gt;&lt;date&gt;Dec 2&lt;/date&gt;&lt;/pub-dates&gt;&lt;/dates&gt;&lt;isbn&gt;1535-3907 (Electronic)&amp;#xD;1535-3893 (Linking)&lt;/isbn&gt;&lt;accession-num&gt;24295440&lt;/accession-num&gt;&lt;urls&gt;&lt;related-urls&gt;&lt;url&gt;http://www.ncbi.nlm.nih.gov/pubmed/24295440&lt;/url&gt;&lt;/related-urls&gt;&lt;/urls&gt;&lt;electronic-resource-num&gt;10.1021/pr4008078&lt;/electronic-resource-num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3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D30DF9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raphical interface for de novo sequencing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top w:val="nil"/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A77A06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A77A06">
              <w:t>BumberDash</w:t>
            </w:r>
            <w:proofErr w:type="spellEnd"/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Graphical interface for tag based processing</w:t>
            </w:r>
          </w:p>
        </w:tc>
      </w:tr>
      <w:tr w:rsidR="00A77A0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X!Hunter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0" \o "Craig, 2006 #106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Craig&lt;/Author&gt;&lt;Year&gt;2006&lt;/Year&gt;&lt;RecNum&gt;106&lt;/RecNum&gt;&lt;DisplayText&gt;&lt;style face="superscript"&gt;40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40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pectral libraries search engine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NIST MS search</w:t>
            </w:r>
            <w:hyperlink w:anchor="_ENREF_41" w:tooltip="Stein, 1994 #105" w:history="1">
              <w:r w:rsidR="001F038A">
                <w:fldChar w:fldCharType="begin"/>
              </w:r>
              <w:r w:rsidR="001F038A">
                <w:instrText xml:space="preserve"> ADDIN EN.CITE &lt;EndNote&gt;&lt;Cite&gt;&lt;Author&gt;Stein&lt;/Author&gt;&lt;Year&gt;1994&lt;/Year&gt;&lt;RecNum&gt;105&lt;/RecNum&gt;&lt;DisplayText&gt;&lt;style face="superscript"&gt;4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1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05356C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pectral libraries search engine</w:t>
            </w:r>
          </w:p>
        </w:tc>
      </w:tr>
      <w:tr w:rsidR="00A77A0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epitom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2" \o "Dasari, 2012 #47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EYXNhcmk8L0F1dGhvcj48WWVhcj4yMDEyPC9ZZWFyPjxS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42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pectral libraries search engine</w:t>
            </w:r>
          </w:p>
        </w:tc>
      </w:tr>
      <w:tr w:rsidR="00A77A0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SpectraS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3" \o "Lam, 2007 #108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Lam&lt;/Author&gt;&lt;Year&gt;2007&lt;/Year&gt;&lt;RecNum&gt;108&lt;/RecNum&gt;&lt;DisplayText&gt;&lt;style face="superscript"&gt;4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43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pectral libraries search engine</w:t>
            </w:r>
          </w:p>
        </w:tc>
      </w:tr>
      <w:tr w:rsidR="00A77A0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Default="00A77A06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ascotDatFil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4" \o "Helsens, 2007 #5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Helsens&lt;/Author&gt;&lt;Year&gt;2007&lt;/Year&gt;&lt;RecNum&gt;59&lt;/RecNum&gt;&lt;DisplayText&gt;&lt;style face="superscript"&gt;4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44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3103">
              <w:rPr>
                <w:lang w:val="nb-NO"/>
              </w:rPr>
              <w:t>Java parser for Mascot .dat files</w:t>
            </w:r>
          </w:p>
        </w:tc>
      </w:tr>
      <w:tr w:rsidR="00A77A0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OMSSA parser</w:t>
            </w:r>
            <w:hyperlink w:anchor="_ENREF_45" w:tooltip="Barsnes, 2009 #60" w:history="1">
              <w:r w:rsidR="001F038A">
                <w:fldChar w:fldCharType="begin"/>
              </w:r>
              <w:r w:rsidR="001F038A">
                <w:instrText xml:space="preserve"> ADDIN EN.CITE &lt;EndNote&gt;&lt;Cite&gt;&lt;Author&gt;Barsnes&lt;/Author&gt;&lt;Year&gt;2009&lt;/Year&gt;&lt;RecNum&gt;60&lt;/RecNum&gt;&lt;DisplayText&gt;&lt;style face="superscript"&gt;4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5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FC3103">
              <w:rPr>
                <w:lang w:val="nb-NO"/>
              </w:rPr>
              <w:t>Java parser for OMSSA .omx files</w:t>
            </w:r>
          </w:p>
        </w:tc>
      </w:tr>
      <w:tr w:rsidR="00A77A0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 w:rsidRPr="00875586">
              <w:t>X!</w:t>
            </w:r>
            <w:r>
              <w:t>Tandem</w:t>
            </w:r>
            <w:proofErr w:type="spellEnd"/>
            <w:r>
              <w:t xml:space="preserve"> parser</w:t>
            </w:r>
            <w:hyperlink w:anchor="_ENREF_46" w:tooltip="Muth, 2010 #61" w:history="1">
              <w:r w:rsidR="001F038A">
                <w:fldChar w:fldCharType="begin"/>
              </w:r>
              <w:r w:rsidR="001F038A">
                <w:instrText xml:space="preserve"> ADDIN EN.CITE &lt;EndNote&gt;&lt;Cite&gt;&lt;Author&gt;Muth&lt;/Author&gt;&lt;Year&gt;2010&lt;/Year&gt;&lt;RecNum&gt;61&lt;/RecNum&gt;&lt;DisplayText&gt;&lt;style face="superscript"&gt;4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6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C3103">
              <w:rPr>
                <w:lang w:val="nb-NO"/>
              </w:rPr>
              <w:t>Java parser for X!Tandem XML files</w:t>
            </w:r>
          </w:p>
        </w:tc>
      </w:tr>
      <w:tr w:rsidR="00A77A06" w:rsidRPr="00305CE1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BF6685" w:rsidRDefault="00A77A06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compomics</w:t>
            </w:r>
            <w:proofErr w:type="spellEnd"/>
            <w:r>
              <w:t>-utilities</w:t>
            </w:r>
            <w:hyperlink w:anchor="_ENREF_47" w:tooltip="Barsnes, 2011 #86" w:history="1">
              <w:r w:rsidR="001F038A">
                <w:fldChar w:fldCharType="begin"/>
              </w:r>
              <w:r w:rsidR="001F038A">
                <w:instrText xml:space="preserve"> ADDIN EN.CITE &lt;EndNote&gt;&lt;Cite&gt;&lt;Author&gt;Barsnes&lt;/Author&gt;&lt;Year&gt;2011&lt;/Year&gt;&lt;RecNum&gt;86&lt;/RecNum&gt;&lt;DisplayText&gt;&lt;style face="superscript"&gt;4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7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nb-NO"/>
              </w:rPr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>
              <w:br/>
              <w:t>of identifications from different search engines</w:t>
            </w:r>
          </w:p>
        </w:tc>
      </w:tr>
      <w:tr w:rsidR="00A77A06" w:rsidRPr="00305CE1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A77A06" w:rsidRPr="00BF6685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ercolator</w:t>
            </w:r>
            <w:hyperlink w:anchor="_ENREF_48" w:tooltip="Kall, 2007 #6" w:history="1">
              <w:r w:rsidR="001F038A">
                <w:fldChar w:fldCharType="begin"/>
              </w:r>
              <w:r w:rsidR="001F038A">
                <w:instrText xml:space="preserve"> ADDIN EN.CITE &lt;EndNote&gt;&lt;Cite&gt;&lt;Author&gt;Kall&lt;/Author&gt;&lt;Year&gt;2007&lt;/Year&gt;&lt;RecNum&gt;6&lt;/RecNum&gt;&lt;DisplayText&gt;&lt;style face="superscript"&gt;4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48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nb-NO"/>
              </w:rPr>
            </w:pPr>
            <w:r>
              <w:t xml:space="preserve">Machine learning algorithm rescoring </w:t>
            </w:r>
            <w:r>
              <w:br/>
              <w:t>PSMs and attaching them a p-value</w:t>
            </w:r>
          </w:p>
        </w:tc>
      </w:tr>
      <w:tr w:rsidR="00A77A06" w:rsidRPr="00305CE1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B15527" w:rsidRDefault="00A77A06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eptideProphe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9" \o "Keller, 2002 #27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Keller&lt;/Author&gt;&lt;Year&gt;2002&lt;/Year&gt;&lt;RecNum&gt;27&lt;/RecNum&gt;&lt;DisplayText&gt;&lt;style face="superscript"&gt;4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4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FC3103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nb-NO"/>
              </w:rPr>
            </w:pPr>
            <w:r>
              <w:t xml:space="preserve">Machine learning algorithm attaching </w:t>
            </w:r>
            <w:r>
              <w:br/>
              <w:t>PSMs a PEP (integrated in TPP)</w:t>
            </w:r>
          </w:p>
        </w:tc>
      </w:tr>
      <w:tr w:rsidR="00A77A06" w:rsidRPr="00875586" w:rsidTr="00A77A06">
        <w:trPr>
          <w:trHeight w:val="93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epArML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0" \o "Edwards, 2009 #17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Edwards&lt;/Author&gt;&lt;Year&gt;2009&lt;/Year&gt;&lt;RecNum&gt;179&lt;/RecNum&gt;&lt;DisplayText&gt;&lt;style face="superscript"&gt;5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0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A77A06" w:rsidRPr="0087558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dbtoolki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" \o "Martens, 2005 #1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5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Tool allowing the manipulation of databases </w:t>
            </w:r>
            <w:r>
              <w:br/>
              <w:t>and creation of custom ones</w:t>
            </w:r>
          </w:p>
        </w:tc>
      </w:tr>
      <w:tr w:rsidR="00A77A06" w:rsidRPr="0087558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iProphe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1" \o "Shteynberg, 2011 #126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Shteynberg&lt;/Author&gt;&lt;Year&gt;2011&lt;/Year&gt;&lt;RecNum&gt;126&lt;/RecNum&gt;&lt;DisplayText&gt;&lt;style face="superscript"&gt;5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1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Tool for statistical post-processing of PSMs </w:t>
            </w:r>
            <w:r>
              <w:br/>
              <w:t>(integrated in TPP)</w:t>
            </w:r>
          </w:p>
        </w:tc>
      </w:tr>
      <w:tr w:rsidR="00A77A06" w:rsidRPr="00311B65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A77A0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roteinProphet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2" \o "Nesvizhskii, 2003 #10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Nesvizhskii&lt;/Author&gt;&lt;Year&gt;2003&lt;/Year&gt;&lt;RecNum&gt;10&lt;/RecNum&gt;&lt;DisplayText&gt;&lt;style face="superscript"&gt;5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2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Pr="00311B65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</w:rPr>
            </w:pPr>
            <w:r>
              <w:t>Tool for protein inference (integrated in TPP)</w:t>
            </w:r>
          </w:p>
        </w:tc>
      </w:tr>
      <w:tr w:rsidR="00A77A06" w:rsidRPr="0087558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IDPicker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3" \o "Ma, 2009 #127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NYTwvQXV0aG9yPjxZZWFyPjIwMDk8L1llYXI+PFJlY051
bT4xMjc8L1JlY051bT48RGlzcGxheVRleHQ+PHN0eWxlIGZhY2U9InN1cGVyc2NyaXB0Ij41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3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ool for protein inference</w:t>
            </w:r>
          </w:p>
        </w:tc>
      </w:tr>
      <w:tr w:rsidR="00A77A06" w:rsidRPr="0087558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MassSiev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7" \o "Slotta, 2010 #128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7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Identification processing software</w:t>
            </w:r>
          </w:p>
        </w:tc>
      </w:tr>
      <w:tr w:rsidR="00A77A06" w:rsidRPr="0087558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UniProtKB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4" \o "Apweiler, 2004 #34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BcHdlaWxlcjwvQXV0aG9yPjxZZWFyPjIwMDQ8L1llYXI+
PFJlY051bT4zNDwvUmVjTnVtPjxEaXNwbGF5VGV4dD48c3R5bGUgZmFjZT0ic3VwZXJzY3JpcHQi
PjQ8L3N0eWxlPjwvRGlzcGxheVRleHQ+PHJlY29yZD48cmVjLW51bWJlcj4zNDwvcmVjLW51bWJl
cj48Zm9yZWlnbi1rZXlzPjxrZXkgYXBwPSJFTiIgZGItaWQ9ImVyZXN2MjBwNnp4cnRmZWVldjVw
dGVkcjBwMGFkYTlyMjl0eCI+MzQ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xhbHQt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4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rotein knowledge database</w:t>
            </w:r>
          </w:p>
        </w:tc>
      </w:tr>
      <w:tr w:rsidR="00A77A06" w:rsidRPr="00875586" w:rsidTr="00A77A0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Dasty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11" \o "Jones, 2005 #81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11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Cross reference tool for protein databases</w:t>
            </w:r>
          </w:p>
        </w:tc>
      </w:tr>
      <w:tr w:rsidR="00A77A06" w:rsidRPr="0087558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GOTre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4" \o "Zhang, 2004 #134" </w:instrText>
            </w:r>
            <w:r w:rsidR="001F038A">
              <w:fldChar w:fldCharType="separate"/>
            </w:r>
            <w:r w:rsidR="001F038A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 </w:instrText>
            </w:r>
            <w:r w:rsidR="001F038A">
              <w:fldChar w:fldCharType="begin">
                <w:fldData xml:space="preserve">PEVuZE5vdGU+PENpdGU+PEF1dGhvcj5aaGFuZzwvQXV0aG9yPjxZZWFyPjIwMDQ8L1llYXI+PFJl
Y051bT4xMzQ8L1JlY051bT48RGlzcGxheVRleHQ+PHN0eWxlIGZhY2U9InN1cGVyc2NyaXB0Ij41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1F038A">
              <w:instrText xml:space="preserve"> ADDIN EN.CITE.DATA </w:instrText>
            </w:r>
            <w:r w:rsidR="001F038A">
              <w:fldChar w:fldCharType="end"/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4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O enrichment tool</w:t>
            </w:r>
          </w:p>
        </w:tc>
      </w:tr>
      <w:tr w:rsidR="00A77A06" w:rsidRPr="0087558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Onotologizer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5" \o "Bauer, 2008 #135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Bauer&lt;/Author&gt;&lt;Year&gt;2008&lt;/Year&gt;&lt;RecNum&gt;135&lt;/RecNum&gt;&lt;DisplayText&gt;&lt;style face="superscript"&gt;5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5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GO enrichment tool</w:t>
            </w:r>
          </w:p>
        </w:tc>
      </w:tr>
      <w:tr w:rsidR="00A77A06" w:rsidRPr="00875586" w:rsidTr="00A77A0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A77A06" w:rsidRPr="00875586" w:rsidRDefault="00A77A06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A77A06" w:rsidRPr="00875586" w:rsidRDefault="00A77A06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AVID</w:t>
            </w:r>
            <w:hyperlink w:anchor="_ENREF_56" w:tooltip="Huang da, 2009 #136" w:history="1">
              <w:r w:rsidR="001F038A">
                <w:fldChar w:fldCharType="begin"/>
              </w:r>
              <w:r w:rsidR="001F038A">
                <w:instrText xml:space="preserve"> ADDIN EN.CITE &lt;EndNote&gt;&lt;Cite&gt;&lt;Author&gt;Huang da&lt;/Author&gt;&lt;Year&gt;2009&lt;/Year&gt;&lt;RecNum&gt;136&lt;/RecNum&gt;&lt;DisplayText&gt;&lt;style face="superscript"&gt;5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56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A77A06" w:rsidRDefault="00A77A06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terface for enrichment of identification results</w:t>
            </w:r>
          </w:p>
        </w:tc>
      </w:tr>
      <w:tr w:rsidR="004E65A4" w:rsidRPr="00875586" w:rsidTr="004E6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jmol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7" \o "Hanson, 2010 #138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Hanson&lt;/Author&gt;&lt;Year&gt;2010&lt;/Year&gt;&lt;RecNum&gt;138&lt;/RecNum&gt;&lt;DisplayText&gt;&lt;style face="superscript"&gt;5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7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ool for the display of 3D structures</w:t>
            </w:r>
          </w:p>
        </w:tc>
      </w:tr>
      <w:tr w:rsidR="004E65A4" w:rsidRPr="00875586" w:rsidTr="004E65A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Reactome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9" \o "Haw, 2011 #139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CC2274">
              <w:rPr>
                <w:noProof/>
                <w:vertAlign w:val="superscript"/>
              </w:rPr>
              <w:t>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Pathway investigation interface allowing the mapping </w:t>
            </w:r>
            <w:r>
              <w:br/>
              <w:t>of one’s results and pathway coverage estimation</w:t>
            </w:r>
          </w:p>
        </w:tc>
      </w:tr>
      <w:tr w:rsidR="004E65A4" w:rsidRPr="00875586" w:rsidTr="004E65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STRING</w:t>
            </w:r>
            <w:hyperlink w:anchor="_ENREF_58" w:tooltip="Szklarczyk, 2011 #140" w:history="1">
              <w:r w:rsidR="001F038A">
                <w:fldChar w:fldCharType="begin"/>
              </w:r>
              <w:r w:rsidR="001F038A">
                <w:instrText xml:space="preserve"> ADDIN EN.CITE &lt;EndNote&gt;&lt;Cite&gt;&lt;Author&gt;Szklarczyk&lt;/Author&gt;&lt;Year&gt;2011&lt;/Year&gt;&lt;RecNum&gt;140&lt;/RecNum&gt;&lt;DisplayText&gt;&lt;style face="superscript"&gt;5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58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rotein interaction investigation interface</w:t>
            </w:r>
          </w:p>
        </w:tc>
      </w:tr>
      <w:tr w:rsidR="004E65A4" w:rsidRPr="00875586" w:rsidTr="004E65A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RIDE</w:t>
            </w:r>
            <w:hyperlink w:anchor="_ENREF_12" w:tooltip="Martens, 2005 #18" w:history="1">
              <w:r w:rsidR="001F038A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 </w:instrText>
              </w:r>
              <w:r w:rsidR="001F038A">
                <w:fldChar w:fldCharType="begin">
                  <w:fldData xml:space="preserve">PEVuZE5vdGU+PENpdGU+PEF1dGhvcj5NYXJ0ZW5zPC9BdXRob3I+PFllYXI+MjAwNTwvWWVhcj48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</w:fldData>
                </w:fldChar>
              </w:r>
              <w:r w:rsidR="001F038A">
                <w:instrText xml:space="preserve"> ADDIN EN.CITE.DATA </w:instrText>
              </w:r>
              <w:r w:rsidR="001F038A">
                <w:fldChar w:fldCharType="end"/>
              </w:r>
              <w:r w:rsidR="001F038A">
                <w:fldChar w:fldCharType="separate"/>
              </w:r>
              <w:r w:rsidR="001F038A" w:rsidRPr="00CC2274">
                <w:rPr>
                  <w:noProof/>
                  <w:vertAlign w:val="superscript"/>
                </w:rPr>
                <w:t>12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rotein identification repository</w:t>
            </w:r>
          </w:p>
        </w:tc>
      </w:tr>
      <w:tr w:rsidR="004E65A4" w:rsidRPr="0087558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eptideAtlas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59" \o "Deutsch, 2008 #142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Deutsch&lt;/Author&gt;&lt;Year&gt;2008&lt;/Year&gt;&lt;RecNum&gt;142&lt;/RecNum&gt;&lt;DisplayText&gt;&lt;style face="superscript"&gt;5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59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Peptide identification repository</w:t>
            </w:r>
          </w:p>
        </w:tc>
      </w:tr>
      <w:tr w:rsidR="004E65A4" w:rsidRPr="00875586" w:rsidTr="004E65A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tcBorders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GPMDB</w:t>
            </w:r>
            <w:hyperlink w:anchor="_ENREF_60" w:tooltip="Craig, 2004 #107" w:history="1">
              <w:r w:rsidR="001F038A">
                <w:fldChar w:fldCharType="begin"/>
              </w:r>
              <w:r w:rsidR="001F038A">
                <w:instrText xml:space="preserve"> ADDIN EN.CITE &lt;EndNote&gt;&lt;Cite&gt;&lt;Author&gt;Craig&lt;/Author&gt;&lt;Year&gt;2004&lt;/Year&gt;&lt;RecNum&gt;107&lt;/RecNum&gt;&lt;DisplayText&gt;&lt;style face="superscript"&gt;6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0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eptide and protein identification repository</w:t>
            </w:r>
          </w:p>
        </w:tc>
      </w:tr>
      <w:tr w:rsidR="004E65A4" w:rsidRPr="00875586" w:rsidTr="001F038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tcBorders>
              <w:top w:val="single" w:sz="4" w:space="0" w:color="FFFFFF" w:themeColor="background1"/>
              <w:bottom w:val="single" w:sz="4" w:space="0" w:color="FFFFFF" w:themeColor="background1"/>
            </w:tcBorders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 w:rsidRPr="0043424B">
              <w:t>SimpatiQCo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61" \o "Pichler, 2012 #1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Pichler&lt;/Author&gt;&lt;Year&gt;2012&lt;/Year&gt;&lt;RecNum&gt;1&lt;/RecNum&gt;&lt;DisplayText&gt;&lt;style face="superscript"&gt;6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61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Quality Control for proteomics</w:t>
            </w:r>
          </w:p>
        </w:tc>
      </w:tr>
      <w:tr w:rsidR="004E65A4" w:rsidRPr="00875586" w:rsidTr="001F038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 w:val="restart"/>
            <w:tcBorders>
              <w:top w:val="single" w:sz="4" w:space="0" w:color="FFFFFF" w:themeColor="background1"/>
            </w:tcBorders>
            <w:vAlign w:val="center"/>
          </w:tcPr>
          <w:p w:rsidR="004E65A4" w:rsidRPr="00875586" w:rsidRDefault="001F038A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MASPECTRAS</w:t>
            </w:r>
            <w:hyperlink w:anchor="_ENREF_62" w:tooltip="Hartler, 2007 #159" w:history="1">
              <w:r w:rsidR="001F038A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 </w:instrText>
              </w:r>
              <w:r w:rsidR="001F038A">
                <w:fldChar w:fldCharType="begin">
                  <w:fldData xml:space="preserve">PEVuZE5vdGU+PENpdGU+PEF1dGhvcj5IYXJ0bGVyPC9BdXRob3I+PFllYXI+MjAwNzwvWWVhcj48
UmVjTnVtPjE1OTwvUmVjTnVtPjxEaXNwbGF5VGV4dD48c3R5bGUgZmFjZT0ic3VwZXJzY3JpcHQi
PjY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1F038A">
                <w:instrText xml:space="preserve"> ADDIN EN.CITE.DATA </w:instrText>
              </w:r>
              <w:r w:rsidR="001F038A">
                <w:fldChar w:fldCharType="end"/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2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MS system</w:t>
            </w:r>
          </w:p>
        </w:tc>
      </w:tr>
      <w:tr w:rsidR="004E65A4" w:rsidRPr="00875586" w:rsidTr="001D63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4E65A4" w:rsidRPr="00875586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Pr="00875586" w:rsidRDefault="004E65A4" w:rsidP="001F038A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roteios</w:t>
            </w:r>
            <w:proofErr w:type="spellEnd"/>
            <w:r w:rsidR="001F038A">
              <w:fldChar w:fldCharType="begin"/>
            </w:r>
            <w:r w:rsidR="001F038A">
              <w:instrText xml:space="preserve"> HYPERLINK \l "_ENREF_63" \o "Hakkinen, 2009 #160" </w:instrText>
            </w:r>
            <w:r w:rsidR="001F038A">
              <w:fldChar w:fldCharType="separate"/>
            </w:r>
            <w:r w:rsidR="001F038A">
              <w:fldChar w:fldCharType="begin"/>
            </w:r>
            <w:r w:rsidR="001F038A">
              <w:instrText xml:space="preserve"> ADDIN EN.CITE &lt;EndNote&gt;&lt;Cite&gt;&lt;Author&gt;Hakkinen&lt;/Author&gt;&lt;Year&gt;2009&lt;/Year&gt;&lt;RecNum&gt;160&lt;/RecNum&gt;&lt;DisplayText&gt;&lt;style face="superscript"&gt;6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1F038A">
              <w:fldChar w:fldCharType="separate"/>
            </w:r>
            <w:r w:rsidR="001F038A" w:rsidRPr="00A77A06">
              <w:rPr>
                <w:noProof/>
                <w:vertAlign w:val="superscript"/>
              </w:rPr>
              <w:t>63</w:t>
            </w:r>
            <w:r w:rsidR="001F038A">
              <w:fldChar w:fldCharType="end"/>
            </w:r>
            <w:r w:rsidR="001F038A">
              <w:fldChar w:fldCharType="end"/>
            </w:r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LIMS system</w:t>
            </w:r>
          </w:p>
        </w:tc>
      </w:tr>
      <w:tr w:rsidR="004E65A4" w:rsidRPr="00875586" w:rsidTr="001D63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68" w:type="dxa"/>
            <w:vMerge/>
            <w:vAlign w:val="center"/>
          </w:tcPr>
          <w:p w:rsidR="004E65A4" w:rsidRDefault="004E65A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4E65A4" w:rsidRDefault="004E65A4" w:rsidP="001F038A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ms_lims</w:t>
            </w:r>
            <w:proofErr w:type="spellEnd"/>
            <w:hyperlink w:anchor="_ENREF_64" w:tooltip="Helsens, 2010 #161" w:history="1">
              <w:r w:rsidR="001F038A">
                <w:fldChar w:fldCharType="begin"/>
              </w:r>
              <w:r w:rsidR="001F038A">
                <w:instrText xml:space="preserve"> ADDIN EN.CITE &lt;EndNote&gt;&lt;Cite&gt;&lt;Author&gt;Helsens&lt;/Author&gt;&lt;Year&gt;2010&lt;/Year&gt;&lt;RecNum&gt;161&lt;/RecNum&gt;&lt;DisplayText&gt;&lt;style face="superscript"&gt;6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1F038A">
                <w:fldChar w:fldCharType="separate"/>
              </w:r>
              <w:r w:rsidR="001F038A" w:rsidRPr="00A77A06">
                <w:rPr>
                  <w:noProof/>
                  <w:vertAlign w:val="superscript"/>
                </w:rPr>
                <w:t>64</w:t>
              </w:r>
              <w:r w:rsidR="001F038A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4E65A4" w:rsidRDefault="004E65A4" w:rsidP="001D63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LIMS system</w:t>
            </w:r>
          </w:p>
        </w:tc>
      </w:tr>
    </w:tbl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1F038A" w:rsidRPr="001F038A" w:rsidRDefault="00F13AD6" w:rsidP="001F038A">
      <w:pPr>
        <w:pStyle w:val="EndNoteBibliography"/>
        <w:spacing w:after="0"/>
        <w:ind w:left="720" w:hanging="720"/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1F038A" w:rsidRPr="001F038A">
        <w:t>1.</w:t>
      </w:r>
      <w:r w:rsidR="001F038A" w:rsidRPr="001F038A">
        <w:tab/>
        <w:t xml:space="preserve">Kessner, D., Chambers, M., Burke, R., Agus, D. &amp; Mallick, P. ProteoWizard: open source software for rapid proteomics tools development. </w:t>
      </w:r>
      <w:r w:rsidR="001F038A" w:rsidRPr="001F038A">
        <w:rPr>
          <w:i/>
        </w:rPr>
        <w:t>Bioinformatics</w:t>
      </w:r>
      <w:r w:rsidR="001F038A" w:rsidRPr="001F038A">
        <w:t xml:space="preserve"> </w:t>
      </w:r>
      <w:r w:rsidR="001F038A" w:rsidRPr="001F038A">
        <w:rPr>
          <w:b/>
        </w:rPr>
        <w:t>24</w:t>
      </w:r>
      <w:r w:rsidR="001F038A" w:rsidRPr="001F038A">
        <w:t>, 2534-2536 (2008).</w:t>
      </w:r>
      <w:bookmarkEnd w:id="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" w:name="_ENREF_2"/>
      <w:r w:rsidRPr="001F038A">
        <w:t>2.</w:t>
      </w:r>
      <w:r w:rsidRPr="001F038A">
        <w:tab/>
        <w:t xml:space="preserve">Sturm, M. et al. OpenMS - an open-source software framework for mass spectrometry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9</w:t>
      </w:r>
      <w:r w:rsidRPr="001F038A">
        <w:t>, 163 (2008).</w:t>
      </w:r>
      <w:bookmarkEnd w:id="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" w:name="_ENREF_3"/>
      <w:r w:rsidRPr="001F038A">
        <w:t>3.</w:t>
      </w:r>
      <w:r w:rsidRPr="001F038A">
        <w:tab/>
        <w:t xml:space="preserve">Junker, J. et al. TOPPAS: a graphical workflow editor for the analysis of high-throughput proteomics data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3914-3920 (2012).</w:t>
      </w:r>
      <w:bookmarkEnd w:id="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" w:name="_ENREF_4"/>
      <w:r w:rsidRPr="001F038A">
        <w:t>4.</w:t>
      </w:r>
      <w:r w:rsidRPr="001F038A">
        <w:tab/>
        <w:t xml:space="preserve">Apweiler, R. et al. UniProt: the Universal Protein knowledgebase. </w:t>
      </w:r>
      <w:r w:rsidRPr="001F038A">
        <w:rPr>
          <w:i/>
        </w:rPr>
        <w:t>Nucleic acids research</w:t>
      </w:r>
      <w:r w:rsidRPr="001F038A">
        <w:t xml:space="preserve"> </w:t>
      </w:r>
      <w:r w:rsidRPr="001F038A">
        <w:rPr>
          <w:b/>
        </w:rPr>
        <w:t>32</w:t>
      </w:r>
      <w:r w:rsidRPr="001F038A">
        <w:t>, D115-119 (2004).</w:t>
      </w:r>
      <w:bookmarkEnd w:id="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" w:name="_ENREF_5"/>
      <w:r w:rsidRPr="001F038A">
        <w:t>5.</w:t>
      </w:r>
      <w:r w:rsidRPr="001F038A">
        <w:tab/>
        <w:t xml:space="preserve">Martens, L., Vandekerckhove, J. &amp; Gevaert, K. DBToolkit: processing protein databases for peptide-centric proteomics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1</w:t>
      </w:r>
      <w:r w:rsidRPr="001F038A">
        <w:t>, 3584-3585 (2005).</w:t>
      </w:r>
      <w:bookmarkEnd w:id="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" w:name="_ENREF_6"/>
      <w:r w:rsidRPr="001F038A">
        <w:t>6.</w:t>
      </w:r>
      <w:r w:rsidRPr="001F038A">
        <w:tab/>
        <w:t xml:space="preserve">Geer, L.Y. et al. Open mass spectrometry search algorithm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3</w:t>
      </w:r>
      <w:r w:rsidRPr="001F038A">
        <w:t>, 958-964 (2004).</w:t>
      </w:r>
      <w:bookmarkEnd w:id="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7" w:name="_ENREF_7"/>
      <w:r w:rsidRPr="001F038A">
        <w:t>7.</w:t>
      </w:r>
      <w:r w:rsidRPr="001F038A">
        <w:tab/>
        <w:t xml:space="preserve">Craig, R. &amp; Beavis, R.C. TANDEM: matching proteins with tandem mass spectra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0</w:t>
      </w:r>
      <w:r w:rsidRPr="001F038A">
        <w:t>, 1466-1467 (2004).</w:t>
      </w:r>
      <w:bookmarkEnd w:id="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8" w:name="_ENREF_8"/>
      <w:r w:rsidRPr="001F038A">
        <w:t>8.</w:t>
      </w:r>
      <w:r w:rsidRPr="001F038A">
        <w:tab/>
        <w:t xml:space="preserve">Vaudel, M., Barsnes, H., Berven, F.S., Sickmann, A. &amp; Martens, L. SearchGUI: An open-source graphical user interface for simultaneous OMSSA and X!Tandem searche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1</w:t>
      </w:r>
      <w:r w:rsidRPr="001F038A">
        <w:t>, 996-999 (2011).</w:t>
      </w:r>
      <w:bookmarkEnd w:id="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9" w:name="_ENREF_9"/>
      <w:r w:rsidRPr="001F038A">
        <w:t>9.</w:t>
      </w:r>
      <w:r w:rsidRPr="001F038A">
        <w:tab/>
        <w:t xml:space="preserve">Haw, R., Hermjakob, H., D'Eustachio, P. &amp; Stein, L. Reactome pathway analysis to enrich biological discovery in proteomics data se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1</w:t>
      </w:r>
      <w:r w:rsidRPr="001F038A">
        <w:t>, 3598-3613 (2011).</w:t>
      </w:r>
      <w:bookmarkEnd w:id="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0" w:name="_ENREF_10"/>
      <w:r w:rsidRPr="001F038A">
        <w:t>10.</w:t>
      </w:r>
      <w:r w:rsidRPr="001F038A">
        <w:tab/>
        <w:t xml:space="preserve">Cote, R.G. et al. The Protein Identifier Cross-Referencing (PICR) service: reconciling protein identifiers across multiple source database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8</w:t>
      </w:r>
      <w:r w:rsidRPr="001F038A">
        <w:t>, 401 (2007).</w:t>
      </w:r>
      <w:bookmarkEnd w:id="1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1" w:name="_ENREF_11"/>
      <w:r w:rsidRPr="001F038A">
        <w:t>11.</w:t>
      </w:r>
      <w:r w:rsidRPr="001F038A">
        <w:tab/>
        <w:t xml:space="preserve">Jones, P. et al. Dasty and UniProt DAS: a perfect pair for protein feature visualization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1</w:t>
      </w:r>
      <w:r w:rsidRPr="001F038A">
        <w:t>, 3198-3199 (2005).</w:t>
      </w:r>
      <w:bookmarkEnd w:id="1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2" w:name="_ENREF_12"/>
      <w:r w:rsidRPr="001F038A">
        <w:t>12.</w:t>
      </w:r>
      <w:r w:rsidRPr="001F038A">
        <w:tab/>
        <w:t xml:space="preserve">Martens, L. et al. PRIDE: the proteomics identifications database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5</w:t>
      </w:r>
      <w:r w:rsidRPr="001F038A">
        <w:t>, 3537-3545 (2005).</w:t>
      </w:r>
      <w:bookmarkEnd w:id="1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3" w:name="_ENREF_13"/>
      <w:r w:rsidRPr="001F038A">
        <w:t>13.</w:t>
      </w:r>
      <w:r w:rsidRPr="001F038A">
        <w:tab/>
        <w:t xml:space="preserve">Cote, R.G., Reisinger, F. &amp; Martens, L. jmzML, an open-source Java API for mzML, the PSI standard for MS data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332-1335 (2010).</w:t>
      </w:r>
      <w:bookmarkEnd w:id="1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4" w:name="_ENREF_14"/>
      <w:r w:rsidRPr="001F038A">
        <w:t>14.</w:t>
      </w:r>
      <w:r w:rsidRPr="001F038A">
        <w:tab/>
        <w:t xml:space="preserve">Bertsch, A., Gropl, C., Reinert, K. &amp; Kohlbacher, O. OpenMS and TOPP: open source software for LC-MS data analysis. </w:t>
      </w:r>
      <w:r w:rsidRPr="001F038A">
        <w:rPr>
          <w:i/>
        </w:rPr>
        <w:t>Methods Mol Biol</w:t>
      </w:r>
      <w:r w:rsidRPr="001F038A">
        <w:t xml:space="preserve"> </w:t>
      </w:r>
      <w:r w:rsidRPr="001F038A">
        <w:rPr>
          <w:b/>
        </w:rPr>
        <w:t>696</w:t>
      </w:r>
      <w:r w:rsidRPr="001F038A">
        <w:t>, 353-367 (2011).</w:t>
      </w:r>
      <w:bookmarkEnd w:id="1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5" w:name="_ENREF_15"/>
      <w:r w:rsidRPr="001F038A">
        <w:t>15.</w:t>
      </w:r>
      <w:r w:rsidRPr="001F038A">
        <w:tab/>
        <w:t xml:space="preserve">Deutsch, E.W. et al. A guided tour of the Trans-Proteomic Pipeline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150-1159 (2010).</w:t>
      </w:r>
      <w:bookmarkEnd w:id="1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6" w:name="_ENREF_16"/>
      <w:r w:rsidRPr="001F038A">
        <w:t>16.</w:t>
      </w:r>
      <w:r w:rsidRPr="001F038A">
        <w:tab/>
        <w:t xml:space="preserve">Cox, J. &amp; Mann, M. MaxQuant enables high peptide identification rates, individualized p.p.b.-range mass accuracies and proteome-wide protein quantification. </w:t>
      </w:r>
      <w:r w:rsidRPr="001F038A">
        <w:rPr>
          <w:i/>
        </w:rPr>
        <w:t>Nat Biotechnol</w:t>
      </w:r>
      <w:r w:rsidRPr="001F038A">
        <w:t xml:space="preserve"> </w:t>
      </w:r>
      <w:r w:rsidRPr="001F038A">
        <w:rPr>
          <w:b/>
        </w:rPr>
        <w:t>26</w:t>
      </w:r>
      <w:r w:rsidRPr="001F038A">
        <w:t>, 1367-1372 (2008).</w:t>
      </w:r>
      <w:bookmarkEnd w:id="1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7" w:name="_ENREF_17"/>
      <w:r w:rsidRPr="001F038A">
        <w:t>17.</w:t>
      </w:r>
      <w:r w:rsidRPr="001F038A">
        <w:tab/>
        <w:t xml:space="preserve">Slotta, D.J., McFarland, M.A. &amp; Markey, S.P. MassSieve: panning MS/MS peptide data for protein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3035-3039 (2010).</w:t>
      </w:r>
      <w:bookmarkEnd w:id="1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8" w:name="_ENREF_18"/>
      <w:r w:rsidRPr="001F038A">
        <w:t>18.</w:t>
      </w:r>
      <w:r w:rsidRPr="001F038A">
        <w:tab/>
        <w:t xml:space="preserve">Dancik, V., Addona, T.A., Clauser, K.R., Vath, J.E. &amp; Pevzner, P.A. De novo peptide sequencing via tandem mass spectrometry. </w:t>
      </w:r>
      <w:r w:rsidRPr="001F038A">
        <w:rPr>
          <w:i/>
        </w:rPr>
        <w:t>Journal of computational biology : a journal of computational molecular cell biology</w:t>
      </w:r>
      <w:r w:rsidRPr="001F038A">
        <w:t xml:space="preserve"> </w:t>
      </w:r>
      <w:r w:rsidRPr="001F038A">
        <w:rPr>
          <w:b/>
        </w:rPr>
        <w:t>6</w:t>
      </w:r>
      <w:r w:rsidRPr="001F038A">
        <w:t>, 327-342 (1999).</w:t>
      </w:r>
      <w:bookmarkEnd w:id="1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19" w:name="_ENREF_19"/>
      <w:r w:rsidRPr="001F038A">
        <w:t>19.</w:t>
      </w:r>
      <w:r w:rsidRPr="001F038A">
        <w:tab/>
        <w:t xml:space="preserve">Frank, A. &amp; Pevzner, P. PepNovo: de novo peptide sequencing via probabilistic network modeling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7</w:t>
      </w:r>
      <w:r w:rsidRPr="001F038A">
        <w:t>, 964-973 (2005).</w:t>
      </w:r>
      <w:bookmarkEnd w:id="1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0" w:name="_ENREF_20"/>
      <w:r w:rsidRPr="001F038A">
        <w:t>20.</w:t>
      </w:r>
      <w:r w:rsidRPr="001F038A">
        <w:tab/>
        <w:t xml:space="preserve">Jeong, K., Kim, S. &amp; Pevzner, P.A. UniNovo: a universal tool for de novo peptide sequencing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9</w:t>
      </w:r>
      <w:r w:rsidRPr="001F038A">
        <w:t>, 1953-1962 (2013).</w:t>
      </w:r>
      <w:bookmarkEnd w:id="2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1" w:name="_ENREF_21"/>
      <w:r w:rsidRPr="001F038A">
        <w:lastRenderedPageBreak/>
        <w:t>21.</w:t>
      </w:r>
      <w:r w:rsidRPr="001F038A">
        <w:tab/>
        <w:t xml:space="preserve">Andreotti, S., Klau, G.W. &amp; Reinert, K. Antilope--a Lagrangian relaxation approach to the de novo peptide sequencing problem. </w:t>
      </w:r>
      <w:r w:rsidRPr="001F038A">
        <w:rPr>
          <w:i/>
        </w:rPr>
        <w:t>IEEE/ACM transactions on computational biology and bioinformatics / IEEE, ACM</w:t>
      </w:r>
      <w:r w:rsidRPr="001F038A">
        <w:t xml:space="preserve"> </w:t>
      </w:r>
      <w:r w:rsidRPr="001F038A">
        <w:rPr>
          <w:b/>
        </w:rPr>
        <w:t>9</w:t>
      </w:r>
      <w:r w:rsidRPr="001F038A">
        <w:t>, 385-394 (2012).</w:t>
      </w:r>
      <w:bookmarkEnd w:id="2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2" w:name="_ENREF_22"/>
      <w:r w:rsidRPr="001F038A">
        <w:t>22.</w:t>
      </w:r>
      <w:r w:rsidRPr="001F038A">
        <w:tab/>
        <w:t xml:space="preserve">Fischer, B. et al. NovoHMM: a hidden Markov model for de novo peptide sequencing. </w:t>
      </w:r>
      <w:r w:rsidRPr="001F038A">
        <w:rPr>
          <w:i/>
        </w:rPr>
        <w:t>Analytical chemistry</w:t>
      </w:r>
      <w:r w:rsidRPr="001F038A">
        <w:t xml:space="preserve"> </w:t>
      </w:r>
      <w:r w:rsidRPr="001F038A">
        <w:rPr>
          <w:b/>
        </w:rPr>
        <w:t>77</w:t>
      </w:r>
      <w:r w:rsidRPr="001F038A">
        <w:t>, 7265-7273 (2005).</w:t>
      </w:r>
      <w:bookmarkEnd w:id="2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3" w:name="_ENREF_23"/>
      <w:r w:rsidRPr="001F038A">
        <w:t>23.</w:t>
      </w:r>
      <w:r w:rsidRPr="001F038A">
        <w:tab/>
        <w:t xml:space="preserve">Taylor, J.A. &amp; Johnson, R.S. Sequence database searches via de novo peptide sequencing by tandem mass spectrometry. </w:t>
      </w:r>
      <w:r w:rsidRPr="001F038A">
        <w:rPr>
          <w:i/>
        </w:rPr>
        <w:t>Rapid communications in mass spectrometry : RCM</w:t>
      </w:r>
      <w:r w:rsidRPr="001F038A">
        <w:t xml:space="preserve"> </w:t>
      </w:r>
      <w:r w:rsidRPr="001F038A">
        <w:rPr>
          <w:b/>
        </w:rPr>
        <w:t>11</w:t>
      </w:r>
      <w:r w:rsidRPr="001F038A">
        <w:t>, 1067-1075 (1997).</w:t>
      </w:r>
      <w:bookmarkEnd w:id="2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4" w:name="_ENREF_24"/>
      <w:r w:rsidRPr="001F038A">
        <w:t>24.</w:t>
      </w:r>
      <w:r w:rsidRPr="001F038A">
        <w:tab/>
        <w:t xml:space="preserve">Bern, M. &amp; Goldberg, D. De novo analysis of peptide tandem mass spectra by spectral graph partitioning. </w:t>
      </w:r>
      <w:r w:rsidRPr="001F038A">
        <w:rPr>
          <w:i/>
        </w:rPr>
        <w:t>Journal of computational biology : a journal of computational molecular cell biology</w:t>
      </w:r>
      <w:r w:rsidRPr="001F038A">
        <w:t xml:space="preserve"> </w:t>
      </w:r>
      <w:r w:rsidRPr="001F038A">
        <w:rPr>
          <w:b/>
        </w:rPr>
        <w:t>13</w:t>
      </w:r>
      <w:r w:rsidRPr="001F038A">
        <w:t>, 364-378 (2006).</w:t>
      </w:r>
      <w:bookmarkEnd w:id="2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5" w:name="_ENREF_25"/>
      <w:r w:rsidRPr="001F038A">
        <w:t>25.</w:t>
      </w:r>
      <w:r w:rsidRPr="001F038A">
        <w:tab/>
        <w:t xml:space="preserve">DiMaggio, P.A., Jr. &amp; Floudas, C.A. De novo peptide identification via tandem mass spectrometry and integer linear optimization. </w:t>
      </w:r>
      <w:r w:rsidRPr="001F038A">
        <w:rPr>
          <w:i/>
        </w:rPr>
        <w:t>Analytical chemistry</w:t>
      </w:r>
      <w:r w:rsidRPr="001F038A">
        <w:t xml:space="preserve"> </w:t>
      </w:r>
      <w:r w:rsidRPr="001F038A">
        <w:rPr>
          <w:b/>
        </w:rPr>
        <w:t>79</w:t>
      </w:r>
      <w:r w:rsidRPr="001F038A">
        <w:t>, 1433-1446 (2007).</w:t>
      </w:r>
      <w:bookmarkEnd w:id="2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6" w:name="_ENREF_26"/>
      <w:r w:rsidRPr="001F038A">
        <w:t>26.</w:t>
      </w:r>
      <w:r w:rsidRPr="001F038A">
        <w:tab/>
        <w:t xml:space="preserve">Ma, B. et al. PEAKS: powerful software for peptide de novo sequencing by tandem mass spectrometry. </w:t>
      </w:r>
      <w:r w:rsidRPr="001F038A">
        <w:rPr>
          <w:i/>
        </w:rPr>
        <w:t>Rapid Commun Mass Spectrom</w:t>
      </w:r>
      <w:r w:rsidRPr="001F038A">
        <w:t xml:space="preserve"> </w:t>
      </w:r>
      <w:r w:rsidRPr="001F038A">
        <w:rPr>
          <w:b/>
        </w:rPr>
        <w:t>17</w:t>
      </w:r>
      <w:r w:rsidRPr="001F038A">
        <w:t>, 2337-2342 (2003).</w:t>
      </w:r>
      <w:bookmarkEnd w:id="2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7" w:name="_ENREF_27"/>
      <w:r w:rsidRPr="001F038A">
        <w:t>27.</w:t>
      </w:r>
      <w:r w:rsidRPr="001F038A">
        <w:tab/>
        <w:t xml:space="preserve">Tabb, D.L., Saraf, A. &amp; Yates, J.R., 3rd GutenTag: high-throughput sequence tagging via an empirically derived fragmentation model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5</w:t>
      </w:r>
      <w:r w:rsidRPr="001F038A">
        <w:t>, 6415-6421 (2003).</w:t>
      </w:r>
      <w:bookmarkEnd w:id="2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8" w:name="_ENREF_28"/>
      <w:r w:rsidRPr="001F038A">
        <w:t>28.</w:t>
      </w:r>
      <w:r w:rsidRPr="001F038A">
        <w:tab/>
        <w:t xml:space="preserve">Tabb, D.L., Ma, Z.Q., Martin, D.B., Ham, A.J. &amp; Chambers, M.C. DirecTag: accurate sequence tags from peptide MS/MS through statistical scoring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7</w:t>
      </w:r>
      <w:r w:rsidRPr="001F038A">
        <w:t>, 3838-3846 (2008).</w:t>
      </w:r>
      <w:bookmarkEnd w:id="2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29" w:name="_ENREF_29"/>
      <w:r w:rsidRPr="001F038A">
        <w:t>29.</w:t>
      </w:r>
      <w:r w:rsidRPr="001F038A">
        <w:tab/>
        <w:t xml:space="preserve">Dasari, S. et al. TagRecon: high-throughput mutation identification through sequence tagging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9</w:t>
      </w:r>
      <w:r w:rsidRPr="001F038A">
        <w:t>, 1716-1726 (2010).</w:t>
      </w:r>
      <w:bookmarkEnd w:id="2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0" w:name="_ENREF_30"/>
      <w:r w:rsidRPr="001F038A">
        <w:t>30.</w:t>
      </w:r>
      <w:r w:rsidRPr="001F038A">
        <w:tab/>
        <w:t xml:space="preserve">Yates, J.R., 3rd, Eng, J.K., McCormack, A.L. &amp; Schieltz, D. Method to correlate tandem mass spectra of modified peptides to amino acid sequences in the protein database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67</w:t>
      </w:r>
      <w:r w:rsidRPr="001F038A">
        <w:t>, 1426-1436 (1995).</w:t>
      </w:r>
      <w:bookmarkEnd w:id="3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1" w:name="_ENREF_31"/>
      <w:r w:rsidRPr="001F038A">
        <w:t>31.</w:t>
      </w:r>
      <w:r w:rsidRPr="001F038A">
        <w:tab/>
        <w:t xml:space="preserve">Perkins, D.N., Pappin, D.J., Creasy, D.M. &amp; Cottrell, J.S. Probability-based protein identification by searching sequence databases using mass spectrometry data. </w:t>
      </w:r>
      <w:r w:rsidRPr="001F038A">
        <w:rPr>
          <w:i/>
        </w:rPr>
        <w:t>Electrophoresis</w:t>
      </w:r>
      <w:r w:rsidRPr="001F038A">
        <w:t xml:space="preserve"> </w:t>
      </w:r>
      <w:r w:rsidRPr="001F038A">
        <w:rPr>
          <w:b/>
        </w:rPr>
        <w:t>20</w:t>
      </w:r>
      <w:r w:rsidRPr="001F038A">
        <w:t>, 3551-3567 (1999).</w:t>
      </w:r>
      <w:bookmarkEnd w:id="3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2" w:name="_ENREF_32"/>
      <w:r w:rsidRPr="001F038A">
        <w:t>32.</w:t>
      </w:r>
      <w:r w:rsidRPr="001F038A">
        <w:tab/>
        <w:t xml:space="preserve">Wenger, C.D. &amp; Coon, J.J. A proteomics search algorithm specifically designed for high-resolution tandem mass spectra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2</w:t>
      </w:r>
      <w:r w:rsidRPr="001F038A">
        <w:t>, 1377-1386 (2013).</w:t>
      </w:r>
      <w:bookmarkEnd w:id="3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3" w:name="_ENREF_33"/>
      <w:r w:rsidRPr="001F038A">
        <w:t>33.</w:t>
      </w:r>
      <w:r w:rsidRPr="001F038A">
        <w:tab/>
        <w:t xml:space="preserve">Tanner, S. et al. InsPecT: identification of posttranslationally modified peptides from tandem mass spectra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7</w:t>
      </w:r>
      <w:r w:rsidRPr="001F038A">
        <w:t>, 4626-4639 (2005).</w:t>
      </w:r>
      <w:bookmarkEnd w:id="3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4" w:name="_ENREF_34"/>
      <w:r w:rsidRPr="001F038A">
        <w:t>34.</w:t>
      </w:r>
      <w:r w:rsidRPr="001F038A">
        <w:tab/>
        <w:t xml:space="preserve">Tabb, D.L., Fernando, C.G. &amp; Chambers, M.C. MyriMatch: highly accurate tandem mass spectral peptide identification by multivariate hypergeometric analysis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6</w:t>
      </w:r>
      <w:r w:rsidRPr="001F038A">
        <w:t>, 654-661 (2007).</w:t>
      </w:r>
      <w:bookmarkEnd w:id="3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5" w:name="_ENREF_35"/>
      <w:r w:rsidRPr="001F038A">
        <w:t>35.</w:t>
      </w:r>
      <w:r w:rsidRPr="001F038A">
        <w:tab/>
        <w:t xml:space="preserve">Yadav, A.K., Kumar, D. &amp; Dash, D. MassWiz: a novel scoring algorithm with target-decoy based analysis pipeline for tandem mass spectrometry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10</w:t>
      </w:r>
      <w:r w:rsidRPr="001F038A">
        <w:t>, 2154-2160 (2011).</w:t>
      </w:r>
      <w:bookmarkEnd w:id="3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6" w:name="_ENREF_36"/>
      <w:r w:rsidRPr="001F038A">
        <w:t>36.</w:t>
      </w:r>
      <w:r w:rsidRPr="001F038A">
        <w:tab/>
        <w:t xml:space="preserve">Cox, J. et al. Andromeda: a peptide search engine integrated into the MaxQuant environment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10</w:t>
      </w:r>
      <w:r w:rsidRPr="001F038A">
        <w:t>, 1794-1805 (2011).</w:t>
      </w:r>
      <w:bookmarkEnd w:id="3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7" w:name="_ENREF_37"/>
      <w:r w:rsidRPr="001F038A">
        <w:t>37.</w:t>
      </w:r>
      <w:r w:rsidRPr="001F038A">
        <w:tab/>
        <w:t xml:space="preserve">Wang, R. et al. PRIDE Inspector: a tool to visualize and validate MS proteomics data. </w:t>
      </w:r>
      <w:r w:rsidRPr="001F038A">
        <w:rPr>
          <w:i/>
        </w:rPr>
        <w:t>Nat Biotechnol</w:t>
      </w:r>
      <w:r w:rsidRPr="001F038A">
        <w:t xml:space="preserve"> </w:t>
      </w:r>
      <w:r w:rsidRPr="001F038A">
        <w:rPr>
          <w:b/>
        </w:rPr>
        <w:t>30</w:t>
      </w:r>
      <w:r w:rsidRPr="001F038A">
        <w:t>, 135-137 (2012).</w:t>
      </w:r>
      <w:bookmarkEnd w:id="3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8" w:name="_ENREF_38"/>
      <w:r w:rsidRPr="001F038A">
        <w:t>38.</w:t>
      </w:r>
      <w:r w:rsidRPr="001F038A">
        <w:tab/>
        <w:t xml:space="preserve">Junker, J. et al. TOPPAS: A Graphical Workflow Editor for the Analysis of High-Throughput Proteomics Data. </w:t>
      </w:r>
      <w:r w:rsidRPr="001F038A">
        <w:rPr>
          <w:i/>
        </w:rPr>
        <w:t>J Proteome Res</w:t>
      </w:r>
      <w:r w:rsidRPr="001F038A">
        <w:t xml:space="preserve"> (2012).</w:t>
      </w:r>
      <w:bookmarkEnd w:id="3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39" w:name="_ENREF_39"/>
      <w:r w:rsidRPr="001F038A">
        <w:t>39.</w:t>
      </w:r>
      <w:r w:rsidRPr="001F038A">
        <w:tab/>
        <w:t xml:space="preserve">Muth, T. et al. DeNovoGUI: an open source graphical user interface for de novo sequencing of tandem mass spectra. </w:t>
      </w:r>
      <w:r w:rsidRPr="001F038A">
        <w:rPr>
          <w:i/>
        </w:rPr>
        <w:t>Journal of proteome research</w:t>
      </w:r>
      <w:r w:rsidRPr="001F038A">
        <w:t xml:space="preserve"> (2013).</w:t>
      </w:r>
      <w:bookmarkEnd w:id="3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0" w:name="_ENREF_40"/>
      <w:r w:rsidRPr="001F038A">
        <w:t>40.</w:t>
      </w:r>
      <w:r w:rsidRPr="001F038A">
        <w:tab/>
        <w:t xml:space="preserve">Craig, R., Cortens, J.C., Fenyo, D. &amp; Beavis, R.C. Using annotated peptide mass spectrum libraries for protein identification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5</w:t>
      </w:r>
      <w:r w:rsidRPr="001F038A">
        <w:t>, 1843-1849 (2006).</w:t>
      </w:r>
      <w:bookmarkEnd w:id="4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1" w:name="_ENREF_41"/>
      <w:r w:rsidRPr="001F038A">
        <w:lastRenderedPageBreak/>
        <w:t>41.</w:t>
      </w:r>
      <w:r w:rsidRPr="001F038A">
        <w:tab/>
        <w:t xml:space="preserve">Stein, S.E. &amp; Scott, D.R. Optimization and testing of mass spectral library search algorithms for compound identification. </w:t>
      </w:r>
      <w:r w:rsidRPr="001F038A">
        <w:rPr>
          <w:i/>
        </w:rPr>
        <w:t>Journal of the American Society for Mass Spectrometry</w:t>
      </w:r>
      <w:r w:rsidRPr="001F038A">
        <w:t xml:space="preserve"> </w:t>
      </w:r>
      <w:r w:rsidRPr="001F038A">
        <w:rPr>
          <w:b/>
        </w:rPr>
        <w:t>5</w:t>
      </w:r>
      <w:r w:rsidRPr="001F038A">
        <w:t>, 859-866 (1994).</w:t>
      </w:r>
      <w:bookmarkEnd w:id="4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2" w:name="_ENREF_42"/>
      <w:r w:rsidRPr="001F038A">
        <w:t>42.</w:t>
      </w:r>
      <w:r w:rsidRPr="001F038A">
        <w:tab/>
        <w:t xml:space="preserve">Dasari, S. et al. Pepitome: evaluating improved spectral library search for identification complementarity and quality assessment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1686-1695 (2012).</w:t>
      </w:r>
      <w:bookmarkEnd w:id="4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3" w:name="_ENREF_43"/>
      <w:r w:rsidRPr="001F038A">
        <w:t>43.</w:t>
      </w:r>
      <w:r w:rsidRPr="001F038A">
        <w:tab/>
        <w:t xml:space="preserve">Lam, H. et al. Development and validation of a spectral library searching method for peptide identification from MS/M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7</w:t>
      </w:r>
      <w:r w:rsidRPr="001F038A">
        <w:t>, 655-667 (2007).</w:t>
      </w:r>
      <w:bookmarkEnd w:id="4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4" w:name="_ENREF_44"/>
      <w:r w:rsidRPr="001F038A">
        <w:t>44.</w:t>
      </w:r>
      <w:r w:rsidRPr="001F038A">
        <w:tab/>
        <w:t xml:space="preserve">Helsens, K., Martens, L., Vandekerckhove, J. &amp; Gevaert, K. MascotDatfile: an open-source library to fully parse and analyse MASCOT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7</w:t>
      </w:r>
      <w:r w:rsidRPr="001F038A">
        <w:t>, 364-366 (2007).</w:t>
      </w:r>
      <w:bookmarkEnd w:id="4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5" w:name="_ENREF_45"/>
      <w:r w:rsidRPr="001F038A">
        <w:t>45.</w:t>
      </w:r>
      <w:r w:rsidRPr="001F038A">
        <w:tab/>
        <w:t xml:space="preserve">Barsnes, H., Huber, S., Sickmann, A., Eidhammer, I. &amp; Martens, L. OMSSA Parser: an open-source library to parse and extract data from OMSSA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9</w:t>
      </w:r>
      <w:r w:rsidRPr="001F038A">
        <w:t>, 3772-3774 (2009).</w:t>
      </w:r>
      <w:bookmarkEnd w:id="4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6" w:name="_ENREF_46"/>
      <w:r w:rsidRPr="001F038A">
        <w:t>46.</w:t>
      </w:r>
      <w:r w:rsidRPr="001F038A">
        <w:tab/>
        <w:t xml:space="preserve">Muth, T., Vaudel, M., Barsnes, H., Martens, L. &amp; Sickmann, A. XTandem Parser: an open-source library to parse and analyse X!Tandem MS/MS search result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522-1524 (2010).</w:t>
      </w:r>
      <w:bookmarkEnd w:id="4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7" w:name="_ENREF_47"/>
      <w:r w:rsidRPr="001F038A">
        <w:t>47.</w:t>
      </w:r>
      <w:r w:rsidRPr="001F038A">
        <w:tab/>
        <w:t xml:space="preserve">Barsnes, H. et al. compomics-utilities: an open-source Java library for computational proteomic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12</w:t>
      </w:r>
      <w:r w:rsidRPr="001F038A">
        <w:t>, 70 (2011).</w:t>
      </w:r>
      <w:bookmarkEnd w:id="4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8" w:name="_ENREF_48"/>
      <w:r w:rsidRPr="001F038A">
        <w:t>48.</w:t>
      </w:r>
      <w:r w:rsidRPr="001F038A">
        <w:tab/>
        <w:t xml:space="preserve">Kall, L., Canterbury, J.D., Weston, J., Noble, W.S. &amp; MacCoss, M.J. Semi-supervised learning for peptide identification from shotgun proteomics datasets. </w:t>
      </w:r>
      <w:r w:rsidRPr="001F038A">
        <w:rPr>
          <w:i/>
        </w:rPr>
        <w:t>Nat Methods</w:t>
      </w:r>
      <w:r w:rsidRPr="001F038A">
        <w:t xml:space="preserve"> </w:t>
      </w:r>
      <w:r w:rsidRPr="001F038A">
        <w:rPr>
          <w:b/>
        </w:rPr>
        <w:t>4</w:t>
      </w:r>
      <w:r w:rsidRPr="001F038A">
        <w:t>, 923-925 (2007).</w:t>
      </w:r>
      <w:bookmarkEnd w:id="4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49" w:name="_ENREF_49"/>
      <w:r w:rsidRPr="001F038A">
        <w:t>49.</w:t>
      </w:r>
      <w:r w:rsidRPr="001F038A">
        <w:tab/>
        <w:t xml:space="preserve">Keller, A., Nesvizhskii, A.I., Kolker, E. &amp; Aebersold, R. Empirical statistical model to estimate the accuracy of peptide identifications made by MS/MS and database search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4</w:t>
      </w:r>
      <w:r w:rsidRPr="001F038A">
        <w:t>, 5383-5392 (2002).</w:t>
      </w:r>
      <w:bookmarkEnd w:id="4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0" w:name="_ENREF_50"/>
      <w:r w:rsidRPr="001F038A">
        <w:t>50.</w:t>
      </w:r>
      <w:r w:rsidRPr="001F038A">
        <w:tab/>
        <w:t xml:space="preserve">Edwards, N., Wu, X. &amp; Tseng, C.-W. An Unsupervised, Model-Free, Machine-Learning Combiner for Peptide Identifications from Tandem Mass Spectra. </w:t>
      </w:r>
      <w:r w:rsidRPr="001F038A">
        <w:rPr>
          <w:i/>
        </w:rPr>
        <w:t>Clinical Proteomics</w:t>
      </w:r>
      <w:r w:rsidRPr="001F038A">
        <w:t xml:space="preserve"> </w:t>
      </w:r>
      <w:r w:rsidRPr="001F038A">
        <w:rPr>
          <w:b/>
        </w:rPr>
        <w:t>5</w:t>
      </w:r>
      <w:r w:rsidRPr="001F038A">
        <w:t>, 23-36 (2009).</w:t>
      </w:r>
      <w:bookmarkEnd w:id="5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1" w:name="_ENREF_51"/>
      <w:r w:rsidRPr="001F038A">
        <w:t>51.</w:t>
      </w:r>
      <w:r w:rsidRPr="001F038A">
        <w:tab/>
        <w:t xml:space="preserve">Shteynberg, D. et al. iProphet: multi-level integrative analysis of shotgun proteomic data improves peptide and protein identification rates and error estimates. </w:t>
      </w:r>
      <w:r w:rsidRPr="001F038A">
        <w:rPr>
          <w:i/>
        </w:rPr>
        <w:t>Mol Cell 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M111 007690 (2011).</w:t>
      </w:r>
      <w:bookmarkEnd w:id="5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2" w:name="_ENREF_52"/>
      <w:r w:rsidRPr="001F038A">
        <w:t>52.</w:t>
      </w:r>
      <w:r w:rsidRPr="001F038A">
        <w:tab/>
        <w:t xml:space="preserve">Nesvizhskii, A.I., Keller, A., Kolker, E. &amp; Aebersold, R. A statistical model for identifying proteins by tandem mass spectrometry. </w:t>
      </w:r>
      <w:r w:rsidRPr="001F038A">
        <w:rPr>
          <w:i/>
        </w:rPr>
        <w:t>Anal Chem</w:t>
      </w:r>
      <w:r w:rsidRPr="001F038A">
        <w:t xml:space="preserve"> </w:t>
      </w:r>
      <w:r w:rsidRPr="001F038A">
        <w:rPr>
          <w:b/>
        </w:rPr>
        <w:t>75</w:t>
      </w:r>
      <w:r w:rsidRPr="001F038A">
        <w:t>, 4646-4658 (2003).</w:t>
      </w:r>
      <w:bookmarkEnd w:id="5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3" w:name="_ENREF_53"/>
      <w:r w:rsidRPr="001F038A">
        <w:t>53.</w:t>
      </w:r>
      <w:r w:rsidRPr="001F038A">
        <w:tab/>
        <w:t xml:space="preserve">Ma, Z.Q. et al. IDPicker 2.0: Improved protein assembly with high discrimination peptide identification filtering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8</w:t>
      </w:r>
      <w:r w:rsidRPr="001F038A">
        <w:t>, 3872-3881 (2009).</w:t>
      </w:r>
      <w:bookmarkEnd w:id="53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4" w:name="_ENREF_54"/>
      <w:r w:rsidRPr="001F038A">
        <w:t>54.</w:t>
      </w:r>
      <w:r w:rsidRPr="001F038A">
        <w:tab/>
        <w:t xml:space="preserve">Zhang, B., Schmoyer, D., Kirov, S. &amp; Snoddy, J. GOTree Machine (GOTM): a web-based platform for interpreting sets of interesting genes using Gene Ontology hierarchies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5</w:t>
      </w:r>
      <w:r w:rsidRPr="001F038A">
        <w:t>, 16 (2004).</w:t>
      </w:r>
      <w:bookmarkEnd w:id="54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5" w:name="_ENREF_55"/>
      <w:r w:rsidRPr="001F038A">
        <w:t>55.</w:t>
      </w:r>
      <w:r w:rsidRPr="001F038A">
        <w:tab/>
        <w:t xml:space="preserve">Bauer, S., Grossmann, S., Vingron, M. &amp; Robinson, P.N. Ontologizer 2.0--a multifunctional tool for GO term enrichment analysis and data exploration. </w:t>
      </w:r>
      <w:r w:rsidRPr="001F038A">
        <w:rPr>
          <w:i/>
        </w:rPr>
        <w:t>Bioinformatics</w:t>
      </w:r>
      <w:r w:rsidRPr="001F038A">
        <w:t xml:space="preserve"> </w:t>
      </w:r>
      <w:r w:rsidRPr="001F038A">
        <w:rPr>
          <w:b/>
        </w:rPr>
        <w:t>24</w:t>
      </w:r>
      <w:r w:rsidRPr="001F038A">
        <w:t>, 1650-1651 (2008).</w:t>
      </w:r>
      <w:bookmarkEnd w:id="55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6" w:name="_ENREF_56"/>
      <w:r w:rsidRPr="001F038A">
        <w:t>56.</w:t>
      </w:r>
      <w:r w:rsidRPr="001F038A">
        <w:tab/>
        <w:t xml:space="preserve">Huang da, W., Sherman, B.T. &amp; Lempicki, R.A. Systematic and integrative analysis of large gene lists using DAVID bioinformatics resources. </w:t>
      </w:r>
      <w:r w:rsidRPr="001F038A">
        <w:rPr>
          <w:i/>
        </w:rPr>
        <w:t>Nat Protoc</w:t>
      </w:r>
      <w:r w:rsidRPr="001F038A">
        <w:t xml:space="preserve"> </w:t>
      </w:r>
      <w:r w:rsidRPr="001F038A">
        <w:rPr>
          <w:b/>
        </w:rPr>
        <w:t>4</w:t>
      </w:r>
      <w:r w:rsidRPr="001F038A">
        <w:t>, 44-57 (2009).</w:t>
      </w:r>
      <w:bookmarkEnd w:id="56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7" w:name="_ENREF_57"/>
      <w:r w:rsidRPr="001F038A">
        <w:t>57.</w:t>
      </w:r>
      <w:r w:rsidRPr="001F038A">
        <w:tab/>
        <w:t xml:space="preserve">Hanson, R. Jmol - a paradigm shift in crystallographic visualization. </w:t>
      </w:r>
      <w:r w:rsidRPr="001F038A">
        <w:rPr>
          <w:i/>
        </w:rPr>
        <w:t>Journal of Applied Crystallography</w:t>
      </w:r>
      <w:r w:rsidRPr="001F038A">
        <w:t xml:space="preserve"> </w:t>
      </w:r>
      <w:r w:rsidRPr="001F038A">
        <w:rPr>
          <w:b/>
        </w:rPr>
        <w:t>43</w:t>
      </w:r>
      <w:r w:rsidRPr="001F038A">
        <w:t>, 1250-1260 (2010).</w:t>
      </w:r>
      <w:bookmarkEnd w:id="57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8" w:name="_ENREF_58"/>
      <w:r w:rsidRPr="001F038A">
        <w:t>58.</w:t>
      </w:r>
      <w:r w:rsidRPr="001F038A">
        <w:tab/>
        <w:t xml:space="preserve">Szklarczyk, D. et al. The STRING database in 2011: functional interaction networks of proteins, globally integrated and scored. </w:t>
      </w:r>
      <w:r w:rsidRPr="001F038A">
        <w:rPr>
          <w:i/>
        </w:rPr>
        <w:t>Nucleic Acids Res</w:t>
      </w:r>
      <w:r w:rsidRPr="001F038A">
        <w:t xml:space="preserve"> </w:t>
      </w:r>
      <w:r w:rsidRPr="001F038A">
        <w:rPr>
          <w:b/>
        </w:rPr>
        <w:t>39</w:t>
      </w:r>
      <w:r w:rsidRPr="001F038A">
        <w:t>, D561-568 (2011).</w:t>
      </w:r>
      <w:bookmarkEnd w:id="58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59" w:name="_ENREF_59"/>
      <w:r w:rsidRPr="001F038A">
        <w:t>59.</w:t>
      </w:r>
      <w:r w:rsidRPr="001F038A">
        <w:tab/>
        <w:t xml:space="preserve">Deutsch, E.W., Lam, H. &amp; Aebersold, R. PeptideAtlas: a resource for target selection for emerging targeted proteomics workflows. </w:t>
      </w:r>
      <w:r w:rsidRPr="001F038A">
        <w:rPr>
          <w:i/>
        </w:rPr>
        <w:t>EMBO Rep</w:t>
      </w:r>
      <w:r w:rsidRPr="001F038A">
        <w:t xml:space="preserve"> </w:t>
      </w:r>
      <w:r w:rsidRPr="001F038A">
        <w:rPr>
          <w:b/>
        </w:rPr>
        <w:t>9</w:t>
      </w:r>
      <w:r w:rsidRPr="001F038A">
        <w:t>, 429-434 (2008).</w:t>
      </w:r>
      <w:bookmarkEnd w:id="59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0" w:name="_ENREF_60"/>
      <w:r w:rsidRPr="001F038A">
        <w:t>60.</w:t>
      </w:r>
      <w:r w:rsidRPr="001F038A">
        <w:tab/>
        <w:t xml:space="preserve">Craig, R., Cortens, J.P. &amp; Beavis, R.C. Open source system for analyzing, validating, and storing protein identification data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3</w:t>
      </w:r>
      <w:r w:rsidRPr="001F038A">
        <w:t>, 1234-1242 (2004).</w:t>
      </w:r>
      <w:bookmarkEnd w:id="60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1" w:name="_ENREF_61"/>
      <w:r w:rsidRPr="001F038A">
        <w:lastRenderedPageBreak/>
        <w:t>61.</w:t>
      </w:r>
      <w:r w:rsidRPr="001F038A">
        <w:tab/>
        <w:t xml:space="preserve">Pichler, P. et al. SIMPATIQCO: a server-based software suite which facilitates monitoring the time course of LC-MS performance metrics on Orbitrap instruments. </w:t>
      </w:r>
      <w:r w:rsidRPr="001F038A">
        <w:rPr>
          <w:i/>
        </w:rPr>
        <w:t>Journal of proteome research</w:t>
      </w:r>
      <w:r w:rsidRPr="001F038A">
        <w:t xml:space="preserve"> </w:t>
      </w:r>
      <w:r w:rsidRPr="001F038A">
        <w:rPr>
          <w:b/>
        </w:rPr>
        <w:t>11</w:t>
      </w:r>
      <w:r w:rsidRPr="001F038A">
        <w:t>, 5540-5547 (2012).</w:t>
      </w:r>
      <w:bookmarkEnd w:id="61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2" w:name="_ENREF_62"/>
      <w:r w:rsidRPr="001F038A">
        <w:t>62.</w:t>
      </w:r>
      <w:r w:rsidRPr="001F038A">
        <w:tab/>
        <w:t xml:space="preserve">Hartler, J. et al. MASPECTRAS: a platform for management and analysis of proteomics LC-MS/MS data. </w:t>
      </w:r>
      <w:r w:rsidRPr="001F038A">
        <w:rPr>
          <w:i/>
        </w:rPr>
        <w:t>BMC Bioinformatics</w:t>
      </w:r>
      <w:r w:rsidRPr="001F038A">
        <w:t xml:space="preserve"> </w:t>
      </w:r>
      <w:r w:rsidRPr="001F038A">
        <w:rPr>
          <w:b/>
        </w:rPr>
        <w:t>8</w:t>
      </w:r>
      <w:r w:rsidRPr="001F038A">
        <w:t>, 197 (2007).</w:t>
      </w:r>
      <w:bookmarkEnd w:id="62"/>
    </w:p>
    <w:p w:rsidR="001F038A" w:rsidRPr="001F038A" w:rsidRDefault="001F038A" w:rsidP="001F038A">
      <w:pPr>
        <w:pStyle w:val="EndNoteBibliography"/>
        <w:spacing w:after="0"/>
        <w:ind w:left="720" w:hanging="720"/>
      </w:pPr>
      <w:bookmarkStart w:id="63" w:name="_ENREF_63"/>
      <w:r w:rsidRPr="001F038A">
        <w:t>63.</w:t>
      </w:r>
      <w:r w:rsidRPr="001F038A"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1F038A">
        <w:rPr>
          <w:i/>
        </w:rPr>
        <w:t>J Proteome Res</w:t>
      </w:r>
      <w:r w:rsidRPr="001F038A">
        <w:t xml:space="preserve"> </w:t>
      </w:r>
      <w:r w:rsidRPr="001F038A">
        <w:rPr>
          <w:b/>
        </w:rPr>
        <w:t>8</w:t>
      </w:r>
      <w:r w:rsidRPr="001F038A">
        <w:t>, 3037-3043 (2009).</w:t>
      </w:r>
      <w:bookmarkEnd w:id="63"/>
    </w:p>
    <w:p w:rsidR="001F038A" w:rsidRPr="001F038A" w:rsidRDefault="001F038A" w:rsidP="001F038A">
      <w:pPr>
        <w:pStyle w:val="EndNoteBibliography"/>
        <w:ind w:left="720" w:hanging="720"/>
      </w:pPr>
      <w:bookmarkStart w:id="64" w:name="_ENREF_64"/>
      <w:r w:rsidRPr="001F038A">
        <w:t>64.</w:t>
      </w:r>
      <w:r w:rsidRPr="001F038A">
        <w:tab/>
        <w:t xml:space="preserve">Helsens, K. et al. ms_lims, a simple yet powerful open source laboratory information management system for MS-driven proteomics. </w:t>
      </w:r>
      <w:r w:rsidRPr="001F038A">
        <w:rPr>
          <w:i/>
        </w:rPr>
        <w:t>Proteomics</w:t>
      </w:r>
      <w:r w:rsidRPr="001F038A">
        <w:t xml:space="preserve"> </w:t>
      </w:r>
      <w:r w:rsidRPr="001F038A">
        <w:rPr>
          <w:b/>
        </w:rPr>
        <w:t>10</w:t>
      </w:r>
      <w:r w:rsidRPr="001F038A">
        <w:t>, 1261-1264 (2010).</w:t>
      </w:r>
      <w:bookmarkEnd w:id="64"/>
    </w:p>
    <w:p w:rsidR="0016078A" w:rsidRDefault="00F13AD6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E811AD" w:rsidRDefault="00E811AD" w:rsidP="00C22471">
      <w:pPr>
        <w:spacing w:after="0" w:line="240" w:lineRule="auto"/>
      </w:pPr>
      <w:r>
        <w:separator/>
      </w:r>
    </w:p>
  </w:endnote>
  <w:endnote w:type="continuationSeparator" w:id="0">
    <w:p w:rsidR="00E811AD" w:rsidRDefault="00E811A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A77A06" w:rsidRPr="00305CE1" w:rsidRDefault="00A77A06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A77A06" w:rsidRPr="00EE5E45" w:rsidRDefault="00A77A06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Pr="00EE5E45">
      <w:rPr>
        <w:b/>
      </w:rPr>
      <w:fldChar w:fldCharType="separate"/>
    </w:r>
    <w:r w:rsidR="00FC07A0">
      <w:rPr>
        <w:b/>
        <w:noProof/>
      </w:rPr>
      <w:t>2</w:t>
    </w:r>
    <w:r w:rsidRPr="00EE5E45">
      <w:rPr>
        <w:b/>
      </w:rPr>
      <w:fldChar w:fldCharType="end"/>
    </w:r>
    <w:r w:rsidRPr="00EE5E45">
      <w:t xml:space="preserve"> of </w:t>
    </w:r>
    <w:r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Pr="00EE5E45">
      <w:rPr>
        <w:b/>
      </w:rPr>
      <w:fldChar w:fldCharType="separate"/>
    </w:r>
    <w:r w:rsidR="00FC07A0">
      <w:rPr>
        <w:b/>
        <w:noProof/>
      </w:rPr>
      <w:t>10</w:t>
    </w:r>
    <w:r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E811AD" w:rsidRDefault="00E811AD" w:rsidP="00C22471">
      <w:pPr>
        <w:spacing w:after="0" w:line="240" w:lineRule="auto"/>
      </w:pPr>
      <w:r>
        <w:separator/>
      </w:r>
    </w:p>
  </w:footnote>
  <w:footnote w:type="continuationSeparator" w:id="0">
    <w:p w:rsidR="00E811AD" w:rsidRDefault="00E811A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77A06" w:rsidRPr="002E18D7" w:rsidRDefault="00A77A06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esv20p6zxrtfeeev5ptedr0p0ada9r29tx&quot;&gt;My EndNote Library&lt;record-ids&gt;&lt;item&gt;17&lt;/item&gt;&lt;item&gt;18&lt;/item&gt;&lt;item&gt;34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0D18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038A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E65A4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184B"/>
    <w:rsid w:val="00612069"/>
    <w:rsid w:val="00612D78"/>
    <w:rsid w:val="00612E2C"/>
    <w:rsid w:val="00614816"/>
    <w:rsid w:val="0061631A"/>
    <w:rsid w:val="00616D9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16AF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5EA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A06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10C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11AD"/>
    <w:rsid w:val="00E83766"/>
    <w:rsid w:val="00E8433C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7A0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9316AF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16AF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9316AF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316AF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0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reactome.org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proteomexchange.org" TargetMode="External"/><Relationship Id="rId7" Type="http://schemas.openxmlformats.org/officeDocument/2006/relationships/footnotes" Target="footnotes.xml"/><Relationship Id="rId12" Type="http://schemas.openxmlformats.org/officeDocument/2006/relationships/hyperlink" Target="file:///C:\Users\hba041\Teaching\WT%20Course%20EBI%202012\www.uniprot.org" TargetMode="External"/><Relationship Id="rId17" Type="http://schemas.openxmlformats.org/officeDocument/2006/relationships/hyperlink" Target="http://www.uniprot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peptide-shaker.googlecode.com" TargetMode="External"/><Relationship Id="rId20" Type="http://schemas.openxmlformats.org/officeDocument/2006/relationships/hyperlink" Target="http://www.ebi.ac.uk/dasty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openms.de" TargetMode="External"/><Relationship Id="rId24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compomics.com/bioinformatics-for-proteomics-tutorial" TargetMode="External"/><Relationship Id="rId10" Type="http://schemas.openxmlformats.org/officeDocument/2006/relationships/hyperlink" Target="http://proteowizard.sourceforge.net" TargetMode="External"/><Relationship Id="rId19" Type="http://schemas.openxmlformats.org/officeDocument/2006/relationships/hyperlink" Target="http://www.ebi.ac.uk/Tools/picr" TargetMode="External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yperlink" Target="http://dbtoolkit.googlecode.com" TargetMode="External"/><Relationship Id="rId22" Type="http://schemas.openxmlformats.org/officeDocument/2006/relationships/hyperlink" Target="http://www.ebi.ac.uk/pride" TargetMode="External"/><Relationship Id="rId27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9522344-03D4-48FB-901D-D091BB5E76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9</TotalTime>
  <Pages>1</Pages>
  <Words>19181</Words>
  <Characters>109333</Characters>
  <Application>Microsoft Office Word</Application>
  <DocSecurity>0</DocSecurity>
  <Lines>911</Lines>
  <Paragraphs>25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825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va037</cp:lastModifiedBy>
  <cp:revision>80</cp:revision>
  <cp:lastPrinted>2013-09-20T14:18:00Z</cp:lastPrinted>
  <dcterms:created xsi:type="dcterms:W3CDTF">2012-10-17T17:07:00Z</dcterms:created>
  <dcterms:modified xsi:type="dcterms:W3CDTF">2013-12-17T12:14:00Z</dcterms:modified>
</cp:coreProperties>
</file>